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71641" w14:textId="14B4374A" w:rsidR="00B0409C" w:rsidRPr="00B37E0F" w:rsidRDefault="00B0409C" w:rsidP="00EA667F">
      <w:pPr>
        <w:spacing w:line="360" w:lineRule="auto"/>
        <w:jc w:val="both"/>
        <w:rPr>
          <w:rFonts w:cstheme="minorHAnsi"/>
          <w:b/>
          <w:smallCaps/>
          <w:sz w:val="28"/>
          <w:szCs w:val="28"/>
          <w:u w:val="single"/>
        </w:rPr>
      </w:pPr>
      <w:r w:rsidRPr="00B37E0F">
        <w:rPr>
          <w:rFonts w:cstheme="minorHAnsi"/>
          <w:b/>
          <w:smallCaps/>
          <w:sz w:val="28"/>
          <w:szCs w:val="28"/>
        </w:rPr>
        <w:t xml:space="preserve">The genomic basis of a trade-off between defense (inducible indolic glucosinolate) and reproductive traits (flower </w:t>
      </w:r>
      <w:r w:rsidR="00AE17B4" w:rsidRPr="00B37E0F">
        <w:rPr>
          <w:rFonts w:cstheme="minorHAnsi"/>
          <w:b/>
          <w:smallCaps/>
          <w:sz w:val="28"/>
          <w:szCs w:val="28"/>
        </w:rPr>
        <w:t>colour</w:t>
      </w:r>
      <w:r w:rsidRPr="00B37E0F">
        <w:rPr>
          <w:rFonts w:cstheme="minorHAnsi"/>
          <w:b/>
          <w:smallCaps/>
          <w:sz w:val="28"/>
          <w:szCs w:val="28"/>
        </w:rPr>
        <w:t xml:space="preserve"> related to pollinator preference) in California 'wild' radish </w:t>
      </w:r>
      <w:r w:rsidRPr="00B37E0F">
        <w:rPr>
          <w:rFonts w:cstheme="minorHAnsi"/>
          <w:b/>
          <w:i/>
          <w:iCs/>
          <w:smallCaps/>
          <w:sz w:val="28"/>
          <w:szCs w:val="28"/>
        </w:rPr>
        <w:t xml:space="preserve">Raphanus sativus </w:t>
      </w:r>
      <w:r w:rsidRPr="00B37E0F">
        <w:rPr>
          <w:rFonts w:cstheme="minorHAnsi"/>
          <w:b/>
          <w:smallCaps/>
          <w:sz w:val="28"/>
          <w:szCs w:val="28"/>
        </w:rPr>
        <w:t>(Brassicaceae)</w:t>
      </w:r>
    </w:p>
    <w:p w14:paraId="4F7364AF" w14:textId="2994CF64" w:rsidR="00C32B74" w:rsidRPr="00B37E0F" w:rsidRDefault="00C32B74" w:rsidP="00EA667F">
      <w:pPr>
        <w:spacing w:line="360" w:lineRule="auto"/>
        <w:jc w:val="both"/>
        <w:rPr>
          <w:rFonts w:cstheme="minorHAnsi"/>
          <w:b/>
          <w:sz w:val="24"/>
          <w:szCs w:val="24"/>
        </w:rPr>
      </w:pPr>
      <w:r w:rsidRPr="00B37E0F">
        <w:rPr>
          <w:rFonts w:cstheme="minorHAnsi"/>
          <w:b/>
          <w:sz w:val="24"/>
          <w:szCs w:val="24"/>
        </w:rPr>
        <w:t>1. Summary of the research plan</w:t>
      </w:r>
    </w:p>
    <w:p w14:paraId="72E39F7F" w14:textId="0C622B32" w:rsidR="003B2628" w:rsidRPr="00B37E0F" w:rsidRDefault="00F35C63" w:rsidP="005D7355">
      <w:pPr>
        <w:pStyle w:val="BodyTextIndent"/>
        <w:rPr>
          <w:rFonts w:asciiTheme="minorHAnsi" w:hAnsiTheme="minorHAnsi" w:cstheme="minorHAnsi"/>
          <w:sz w:val="24"/>
          <w:szCs w:val="24"/>
        </w:rPr>
      </w:pPr>
      <w:r w:rsidRPr="00B37E0F">
        <w:rPr>
          <w:rFonts w:asciiTheme="minorHAnsi" w:hAnsiTheme="minorHAnsi" w:cstheme="minorHAnsi"/>
          <w:sz w:val="24"/>
          <w:szCs w:val="24"/>
        </w:rPr>
        <w:t xml:space="preserve">The factors that maintain genetic and phenotypic variation within natural populations </w:t>
      </w:r>
      <w:r w:rsidR="005B7EBD" w:rsidRPr="00B37E0F">
        <w:rPr>
          <w:rFonts w:asciiTheme="minorHAnsi" w:hAnsiTheme="minorHAnsi" w:cstheme="minorHAnsi"/>
          <w:sz w:val="24"/>
          <w:szCs w:val="24"/>
        </w:rPr>
        <w:t>are a central problem in</w:t>
      </w:r>
      <w:r w:rsidRPr="00B37E0F">
        <w:rPr>
          <w:rFonts w:asciiTheme="minorHAnsi" w:hAnsiTheme="minorHAnsi" w:cstheme="minorHAnsi"/>
          <w:sz w:val="24"/>
          <w:szCs w:val="24"/>
        </w:rPr>
        <w:t xml:space="preserve"> evolutionary biolog</w:t>
      </w:r>
      <w:r w:rsidR="005B7EBD" w:rsidRPr="00B37E0F">
        <w:rPr>
          <w:rFonts w:asciiTheme="minorHAnsi" w:hAnsiTheme="minorHAnsi" w:cstheme="minorHAnsi"/>
          <w:sz w:val="24"/>
          <w:szCs w:val="24"/>
        </w:rPr>
        <w:t>y. On the one hand, natural selection removes genetic variation from population</w:t>
      </w:r>
      <w:r w:rsidR="00EF5048" w:rsidRPr="00B37E0F">
        <w:rPr>
          <w:rFonts w:asciiTheme="minorHAnsi" w:hAnsiTheme="minorHAnsi" w:cstheme="minorHAnsi"/>
          <w:sz w:val="24"/>
          <w:szCs w:val="24"/>
        </w:rPr>
        <w:t>s</w:t>
      </w:r>
      <w:r w:rsidR="005B7EBD" w:rsidRPr="00B37E0F">
        <w:rPr>
          <w:rFonts w:asciiTheme="minorHAnsi" w:hAnsiTheme="minorHAnsi" w:cstheme="minorHAnsi"/>
          <w:sz w:val="24"/>
          <w:szCs w:val="24"/>
        </w:rPr>
        <w:t xml:space="preserve">, but on the other, substantial </w:t>
      </w:r>
      <w:r w:rsidR="00EF5048" w:rsidRPr="00B37E0F">
        <w:rPr>
          <w:rFonts w:asciiTheme="minorHAnsi" w:hAnsiTheme="minorHAnsi" w:cstheme="minorHAnsi"/>
          <w:sz w:val="24"/>
          <w:szCs w:val="24"/>
        </w:rPr>
        <w:t>genetic</w:t>
      </w:r>
      <w:r w:rsidR="005B7EBD" w:rsidRPr="00B37E0F">
        <w:rPr>
          <w:rFonts w:asciiTheme="minorHAnsi" w:hAnsiTheme="minorHAnsi" w:cstheme="minorHAnsi"/>
          <w:sz w:val="24"/>
          <w:szCs w:val="24"/>
        </w:rPr>
        <w:t xml:space="preserve"> variation, more than can accounted for </w:t>
      </w:r>
      <w:r w:rsidR="00EF5048" w:rsidRPr="00B37E0F">
        <w:rPr>
          <w:rFonts w:asciiTheme="minorHAnsi" w:hAnsiTheme="minorHAnsi" w:cstheme="minorHAnsi"/>
          <w:sz w:val="24"/>
          <w:szCs w:val="24"/>
        </w:rPr>
        <w:t>by mutation-selection or mutation-drift balance</w:t>
      </w:r>
      <w:r w:rsidR="005B7EBD" w:rsidRPr="00B37E0F">
        <w:rPr>
          <w:rFonts w:asciiTheme="minorHAnsi" w:hAnsiTheme="minorHAnsi" w:cstheme="minorHAnsi"/>
          <w:sz w:val="24"/>
          <w:szCs w:val="24"/>
        </w:rPr>
        <w:t xml:space="preserve">, persists in natural </w:t>
      </w:r>
      <w:r w:rsidR="00C32B74" w:rsidRPr="00B37E0F">
        <w:rPr>
          <w:rFonts w:asciiTheme="minorHAnsi" w:hAnsiTheme="minorHAnsi" w:cstheme="minorHAnsi"/>
          <w:sz w:val="24"/>
          <w:szCs w:val="24"/>
        </w:rPr>
        <w:t>populations</w:t>
      </w:r>
      <w:r w:rsidRPr="00B37E0F">
        <w:rPr>
          <w:rFonts w:asciiTheme="minorHAnsi" w:hAnsiTheme="minorHAnsi" w:cstheme="minorHAnsi"/>
          <w:sz w:val="24"/>
          <w:szCs w:val="24"/>
        </w:rPr>
        <w:t>.</w:t>
      </w:r>
      <w:r w:rsidR="00883F21" w:rsidRPr="00B37E0F">
        <w:rPr>
          <w:rFonts w:asciiTheme="minorHAnsi" w:hAnsiTheme="minorHAnsi" w:cstheme="minorHAnsi"/>
          <w:sz w:val="24"/>
          <w:szCs w:val="24"/>
        </w:rPr>
        <w:t xml:space="preserve"> </w:t>
      </w:r>
      <w:r w:rsidR="005B7EBD" w:rsidRPr="00B37E0F">
        <w:rPr>
          <w:rFonts w:asciiTheme="minorHAnsi" w:hAnsiTheme="minorHAnsi" w:cstheme="minorHAnsi"/>
          <w:sz w:val="24"/>
          <w:szCs w:val="24"/>
        </w:rPr>
        <w:t xml:space="preserve">This suggests that balancing selection (in the broad sense), is a more important force than previously believed in maintaining variation, through processes that include spatially varying natural selection, temporally fluctuating natural selection, </w:t>
      </w:r>
      <w:r w:rsidR="00C32B74" w:rsidRPr="00B37E0F">
        <w:rPr>
          <w:rFonts w:asciiTheme="minorHAnsi" w:hAnsiTheme="minorHAnsi" w:cstheme="minorHAnsi"/>
          <w:sz w:val="24"/>
          <w:szCs w:val="24"/>
        </w:rPr>
        <w:t>overdominance</w:t>
      </w:r>
      <w:r w:rsidR="005B7EBD" w:rsidRPr="00B37E0F">
        <w:rPr>
          <w:rFonts w:asciiTheme="minorHAnsi" w:hAnsiTheme="minorHAnsi" w:cstheme="minorHAnsi"/>
          <w:sz w:val="24"/>
          <w:szCs w:val="24"/>
        </w:rPr>
        <w:t xml:space="preserve"> (heterozygote advantage), conditional neutrality and antagonistic pleiotropy. Balancing selection refers to </w:t>
      </w:r>
      <w:proofErr w:type="gramStart"/>
      <w:r w:rsidR="005B7EBD" w:rsidRPr="00B37E0F">
        <w:rPr>
          <w:rFonts w:asciiTheme="minorHAnsi" w:hAnsiTheme="minorHAnsi" w:cstheme="minorHAnsi"/>
          <w:sz w:val="24"/>
          <w:szCs w:val="24"/>
        </w:rPr>
        <w:t>a number of</w:t>
      </w:r>
      <w:proofErr w:type="gramEnd"/>
      <w:r w:rsidR="005B7EBD" w:rsidRPr="00B37E0F">
        <w:rPr>
          <w:rFonts w:asciiTheme="minorHAnsi" w:hAnsiTheme="minorHAnsi" w:cstheme="minorHAnsi"/>
          <w:sz w:val="24"/>
          <w:szCs w:val="24"/>
        </w:rPr>
        <w:t xml:space="preserve"> selective processes by which multiple alleles are actively maintained in the gene pool of a population at frequencies larger than expected from genetic drift alone. Interactions between plants and their biotic interactors (mutualists and antagonists) have played an especially important role in addressing </w:t>
      </w:r>
      <w:r w:rsidR="00504148" w:rsidRPr="00B37E0F">
        <w:rPr>
          <w:rFonts w:asciiTheme="minorHAnsi" w:hAnsiTheme="minorHAnsi" w:cstheme="minorHAnsi"/>
          <w:sz w:val="24"/>
          <w:szCs w:val="24"/>
        </w:rPr>
        <w:t>questions regarding maintenance of trait variations</w:t>
      </w:r>
      <w:r w:rsidR="005B7EBD" w:rsidRPr="00B37E0F">
        <w:rPr>
          <w:rFonts w:asciiTheme="minorHAnsi" w:hAnsiTheme="minorHAnsi" w:cstheme="minorHAnsi"/>
          <w:sz w:val="24"/>
          <w:szCs w:val="24"/>
        </w:rPr>
        <w:t xml:space="preserve">. </w:t>
      </w:r>
      <w:r w:rsidR="00883F21" w:rsidRPr="00B37E0F">
        <w:rPr>
          <w:rFonts w:asciiTheme="minorHAnsi" w:hAnsiTheme="minorHAnsi" w:cstheme="minorHAnsi"/>
          <w:sz w:val="24"/>
          <w:szCs w:val="24"/>
        </w:rPr>
        <w:t>However,</w:t>
      </w:r>
      <w:r w:rsidRPr="00B37E0F">
        <w:rPr>
          <w:rFonts w:asciiTheme="minorHAnsi" w:hAnsiTheme="minorHAnsi" w:cstheme="minorHAnsi"/>
          <w:sz w:val="24"/>
          <w:szCs w:val="24"/>
        </w:rPr>
        <w:t xml:space="preserve"> </w:t>
      </w:r>
      <w:r w:rsidR="00883F21" w:rsidRPr="00B37E0F">
        <w:rPr>
          <w:rFonts w:asciiTheme="minorHAnsi" w:hAnsiTheme="minorHAnsi" w:cstheme="minorHAnsi"/>
          <w:sz w:val="24"/>
          <w:szCs w:val="24"/>
        </w:rPr>
        <w:t>t</w:t>
      </w:r>
      <w:r w:rsidR="00000368" w:rsidRPr="00B37E0F">
        <w:rPr>
          <w:rFonts w:asciiTheme="minorHAnsi" w:hAnsiTheme="minorHAnsi" w:cstheme="minorHAnsi"/>
          <w:sz w:val="24"/>
          <w:szCs w:val="24"/>
        </w:rPr>
        <w:t xml:space="preserve">he extent to which adaptive evolution is constrained by genetic correlations </w:t>
      </w:r>
      <w:r w:rsidR="00B55450" w:rsidRPr="00B37E0F">
        <w:rPr>
          <w:rFonts w:asciiTheme="minorHAnsi" w:hAnsiTheme="minorHAnsi" w:cstheme="minorHAnsi"/>
          <w:sz w:val="24"/>
          <w:szCs w:val="24"/>
        </w:rPr>
        <w:t>between defense and reproductive</w:t>
      </w:r>
      <w:r w:rsidR="00000368" w:rsidRPr="00B37E0F">
        <w:rPr>
          <w:rFonts w:asciiTheme="minorHAnsi" w:hAnsiTheme="minorHAnsi" w:cstheme="minorHAnsi"/>
          <w:sz w:val="24"/>
          <w:szCs w:val="24"/>
        </w:rPr>
        <w:t xml:space="preserve"> traits affecting </w:t>
      </w:r>
      <w:r w:rsidR="00B55450" w:rsidRPr="00B37E0F">
        <w:rPr>
          <w:rFonts w:asciiTheme="minorHAnsi" w:hAnsiTheme="minorHAnsi" w:cstheme="minorHAnsi"/>
          <w:sz w:val="24"/>
          <w:szCs w:val="24"/>
        </w:rPr>
        <w:t>plant</w:t>
      </w:r>
      <w:r w:rsidR="00000368" w:rsidRPr="00B37E0F">
        <w:rPr>
          <w:rFonts w:asciiTheme="minorHAnsi" w:hAnsiTheme="minorHAnsi" w:cstheme="minorHAnsi"/>
          <w:sz w:val="24"/>
          <w:szCs w:val="24"/>
        </w:rPr>
        <w:t xml:space="preserve"> interactions </w:t>
      </w:r>
      <w:r w:rsidR="00B55450" w:rsidRPr="00B37E0F">
        <w:rPr>
          <w:rFonts w:asciiTheme="minorHAnsi" w:hAnsiTheme="minorHAnsi" w:cstheme="minorHAnsi"/>
          <w:sz w:val="24"/>
          <w:szCs w:val="24"/>
        </w:rPr>
        <w:t xml:space="preserve">with pollinators and herbivores </w:t>
      </w:r>
      <w:r w:rsidR="00000368" w:rsidRPr="00B37E0F">
        <w:rPr>
          <w:rFonts w:asciiTheme="minorHAnsi" w:hAnsiTheme="minorHAnsi" w:cstheme="minorHAnsi"/>
          <w:sz w:val="24"/>
          <w:szCs w:val="24"/>
        </w:rPr>
        <w:t xml:space="preserve">is unclear. </w:t>
      </w:r>
      <w:r w:rsidR="00845830" w:rsidRPr="00B37E0F">
        <w:rPr>
          <w:rFonts w:asciiTheme="minorHAnsi" w:hAnsiTheme="minorHAnsi" w:cstheme="minorHAnsi"/>
          <w:sz w:val="24"/>
          <w:szCs w:val="24"/>
        </w:rPr>
        <w:t xml:space="preserve">Colour-polymorphic species are observed across diverse </w:t>
      </w:r>
      <w:r w:rsidR="002A0DE0" w:rsidRPr="00B37E0F">
        <w:rPr>
          <w:rFonts w:asciiTheme="minorHAnsi" w:hAnsiTheme="minorHAnsi" w:cstheme="minorHAnsi"/>
          <w:sz w:val="24"/>
          <w:szCs w:val="24"/>
        </w:rPr>
        <w:t>taxa but</w:t>
      </w:r>
      <w:r w:rsidR="00845830" w:rsidRPr="00B37E0F">
        <w:rPr>
          <w:rFonts w:asciiTheme="minorHAnsi" w:hAnsiTheme="minorHAnsi" w:cstheme="minorHAnsi"/>
          <w:sz w:val="24"/>
          <w:szCs w:val="24"/>
        </w:rPr>
        <w:t xml:space="preserve"> are relatively rare and younger than monomorphic species. </w:t>
      </w:r>
      <w:proofErr w:type="gramStart"/>
      <w:r w:rsidR="006B7904" w:rsidRPr="00B37E0F">
        <w:rPr>
          <w:rFonts w:asciiTheme="minorHAnsi" w:hAnsiTheme="minorHAnsi" w:cstheme="minorHAnsi"/>
          <w:sz w:val="24"/>
          <w:szCs w:val="24"/>
        </w:rPr>
        <w:t>Because,</w:t>
      </w:r>
      <w:proofErr w:type="gramEnd"/>
      <w:r w:rsidR="006B7904" w:rsidRPr="00B37E0F">
        <w:rPr>
          <w:rFonts w:asciiTheme="minorHAnsi" w:hAnsiTheme="minorHAnsi" w:cstheme="minorHAnsi"/>
          <w:sz w:val="24"/>
          <w:szCs w:val="24"/>
        </w:rPr>
        <w:t xml:space="preserve"> differences between </w:t>
      </w:r>
      <w:r w:rsidR="00AE17B4" w:rsidRPr="00B37E0F">
        <w:rPr>
          <w:rFonts w:asciiTheme="minorHAnsi" w:hAnsiTheme="minorHAnsi" w:cstheme="minorHAnsi"/>
          <w:sz w:val="24"/>
          <w:szCs w:val="24"/>
        </w:rPr>
        <w:t>colour</w:t>
      </w:r>
      <w:r w:rsidR="006B7904" w:rsidRPr="00B37E0F">
        <w:rPr>
          <w:rFonts w:asciiTheme="minorHAnsi" w:hAnsiTheme="minorHAnsi" w:cstheme="minorHAnsi"/>
          <w:sz w:val="24"/>
          <w:szCs w:val="24"/>
        </w:rPr>
        <w:t xml:space="preserve"> morphs should result in the fixation of one of the alleles under natural selection, and it is likely that genetic drift removes alternative morphs from small populations. Therefore, understanding the mechanisms behind the maintenance of genetic variation notwithstanding genetic drift is of crucial importance to decipher the mechanisms of adaptation.</w:t>
      </w:r>
      <w:r w:rsidR="00845830" w:rsidRPr="00B37E0F">
        <w:rPr>
          <w:rFonts w:asciiTheme="minorHAnsi" w:hAnsiTheme="minorHAnsi" w:cstheme="minorHAnsi"/>
          <w:sz w:val="24"/>
          <w:szCs w:val="24"/>
        </w:rPr>
        <w:t xml:space="preserve"> </w:t>
      </w:r>
      <w:r w:rsidR="006B7904" w:rsidRPr="00B37E0F">
        <w:rPr>
          <w:rFonts w:asciiTheme="minorHAnsi" w:hAnsiTheme="minorHAnsi" w:cstheme="minorHAnsi"/>
          <w:sz w:val="24"/>
          <w:szCs w:val="24"/>
        </w:rPr>
        <w:t>A</w:t>
      </w:r>
      <w:r w:rsidR="00845830" w:rsidRPr="00B37E0F">
        <w:rPr>
          <w:rFonts w:asciiTheme="minorHAnsi" w:hAnsiTheme="minorHAnsi" w:cstheme="minorHAnsi"/>
          <w:sz w:val="24"/>
          <w:szCs w:val="24"/>
        </w:rPr>
        <w:t xml:space="preserve">ntagonistic pleiotropy is one of the mechanisms by which polymorphism in flowering plants is maintained </w:t>
      </w:r>
      <w:r w:rsidR="005B7EBD" w:rsidRPr="00B37E0F">
        <w:rPr>
          <w:rFonts w:asciiTheme="minorHAnsi" w:hAnsiTheme="minorHAnsi" w:cstheme="minorHAnsi"/>
          <w:sz w:val="24"/>
          <w:szCs w:val="24"/>
        </w:rPr>
        <w:t>through</w:t>
      </w:r>
      <w:r w:rsidR="00845830" w:rsidRPr="00B37E0F">
        <w:rPr>
          <w:rFonts w:asciiTheme="minorHAnsi" w:hAnsiTheme="minorHAnsi" w:cstheme="minorHAnsi"/>
          <w:sz w:val="24"/>
          <w:szCs w:val="24"/>
        </w:rPr>
        <w:t xml:space="preserve"> balancing selection. </w:t>
      </w:r>
      <w:r w:rsidR="00B55450" w:rsidRPr="00B37E0F">
        <w:rPr>
          <w:rFonts w:asciiTheme="minorHAnsi" w:eastAsia="Times New Roman" w:hAnsiTheme="minorHAnsi" w:cstheme="minorHAnsi"/>
          <w:sz w:val="24"/>
          <w:szCs w:val="24"/>
          <w:lang w:eastAsia="en-CA"/>
        </w:rPr>
        <w:t xml:space="preserve">Wild radish </w:t>
      </w:r>
      <w:r w:rsidR="00B55450" w:rsidRPr="00B37E0F">
        <w:rPr>
          <w:rFonts w:asciiTheme="minorHAnsi" w:hAnsiTheme="minorHAnsi" w:cstheme="minorHAnsi"/>
          <w:i/>
          <w:iCs/>
          <w:sz w:val="24"/>
          <w:szCs w:val="24"/>
        </w:rPr>
        <w:t xml:space="preserve">Raphanus sativus </w:t>
      </w:r>
      <w:r w:rsidR="00B55450" w:rsidRPr="00B37E0F">
        <w:rPr>
          <w:rFonts w:asciiTheme="minorHAnsi" w:hAnsiTheme="minorHAnsi" w:cstheme="minorHAnsi"/>
          <w:sz w:val="24"/>
          <w:szCs w:val="24"/>
        </w:rPr>
        <w:t xml:space="preserve">(Brassicaceae) </w:t>
      </w:r>
      <w:r w:rsidR="00B55450" w:rsidRPr="00B37E0F">
        <w:rPr>
          <w:rFonts w:asciiTheme="minorHAnsi" w:eastAsia="Times New Roman" w:hAnsiTheme="minorHAnsi" w:cstheme="minorHAnsi"/>
          <w:sz w:val="24"/>
          <w:szCs w:val="24"/>
          <w:lang w:eastAsia="en-CA"/>
        </w:rPr>
        <w:t xml:space="preserve">in California is </w:t>
      </w:r>
      <w:r w:rsidR="00B55450" w:rsidRPr="00B37E0F">
        <w:rPr>
          <w:rFonts w:asciiTheme="minorHAnsi" w:hAnsiTheme="minorHAnsi" w:cstheme="minorHAnsi"/>
          <w:sz w:val="24"/>
          <w:szCs w:val="24"/>
        </w:rPr>
        <w:t xml:space="preserve">colour-polymorphic species </w:t>
      </w:r>
      <w:r w:rsidR="00845830" w:rsidRPr="00B37E0F">
        <w:rPr>
          <w:rFonts w:asciiTheme="minorHAnsi" w:hAnsiTheme="minorHAnsi" w:cstheme="minorHAnsi"/>
          <w:sz w:val="24"/>
          <w:szCs w:val="24"/>
        </w:rPr>
        <w:t xml:space="preserve">that </w:t>
      </w:r>
      <w:r w:rsidR="005B7EBD" w:rsidRPr="00B37E0F">
        <w:rPr>
          <w:rFonts w:asciiTheme="minorHAnsi" w:eastAsia="Times New Roman" w:hAnsiTheme="minorHAnsi" w:cstheme="minorHAnsi"/>
          <w:sz w:val="24"/>
          <w:szCs w:val="24"/>
          <w:lang w:eastAsia="en-CA"/>
        </w:rPr>
        <w:t xml:space="preserve">segregates </w:t>
      </w:r>
      <w:r w:rsidR="00814F53" w:rsidRPr="00B37E0F">
        <w:rPr>
          <w:rFonts w:asciiTheme="minorHAnsi" w:eastAsia="Times New Roman" w:hAnsiTheme="minorHAnsi" w:cstheme="minorHAnsi"/>
          <w:sz w:val="24"/>
          <w:szCs w:val="24"/>
          <w:lang w:eastAsia="en-CA"/>
        </w:rPr>
        <w:t>as</w:t>
      </w:r>
      <w:r w:rsidR="00B55450" w:rsidRPr="00B37E0F">
        <w:rPr>
          <w:rFonts w:asciiTheme="minorHAnsi" w:eastAsia="Times New Roman" w:hAnsiTheme="minorHAnsi" w:cstheme="minorHAnsi"/>
          <w:sz w:val="24"/>
          <w:szCs w:val="24"/>
          <w:lang w:eastAsia="en-CA"/>
        </w:rPr>
        <w:t xml:space="preserve"> two petal </w:t>
      </w:r>
      <w:r w:rsidR="00AE17B4" w:rsidRPr="00B37E0F">
        <w:rPr>
          <w:rFonts w:asciiTheme="minorHAnsi" w:eastAsia="Times New Roman" w:hAnsiTheme="minorHAnsi" w:cstheme="minorHAnsi"/>
          <w:sz w:val="24"/>
          <w:szCs w:val="24"/>
          <w:lang w:eastAsia="en-CA"/>
        </w:rPr>
        <w:t>colour</w:t>
      </w:r>
      <w:r w:rsidR="00B55450" w:rsidRPr="00B37E0F">
        <w:rPr>
          <w:rFonts w:asciiTheme="minorHAnsi" w:eastAsia="Times New Roman" w:hAnsiTheme="minorHAnsi" w:cstheme="minorHAnsi"/>
          <w:sz w:val="24"/>
          <w:szCs w:val="24"/>
          <w:lang w:eastAsia="en-CA"/>
        </w:rPr>
        <w:t xml:space="preserve"> morphs: anthocyanin </w:t>
      </w:r>
      <w:r w:rsidR="005B7EBD" w:rsidRPr="00B37E0F">
        <w:rPr>
          <w:rFonts w:asciiTheme="minorHAnsi" w:eastAsia="Times New Roman" w:hAnsiTheme="minorHAnsi" w:cstheme="minorHAnsi"/>
          <w:sz w:val="24"/>
          <w:szCs w:val="24"/>
          <w:lang w:eastAsia="en-CA"/>
        </w:rPr>
        <w:t>plus</w:t>
      </w:r>
      <w:r w:rsidR="00B55450" w:rsidRPr="00B37E0F">
        <w:rPr>
          <w:rFonts w:asciiTheme="minorHAnsi" w:eastAsia="Times New Roman" w:hAnsiTheme="minorHAnsi" w:cstheme="minorHAnsi"/>
          <w:sz w:val="24"/>
          <w:szCs w:val="24"/>
          <w:lang w:eastAsia="en-CA"/>
        </w:rPr>
        <w:t xml:space="preserve"> and anthocyanin </w:t>
      </w:r>
      <w:r w:rsidR="005B7EBD" w:rsidRPr="00B37E0F">
        <w:rPr>
          <w:rFonts w:asciiTheme="minorHAnsi" w:eastAsia="Times New Roman" w:hAnsiTheme="minorHAnsi" w:cstheme="minorHAnsi"/>
          <w:sz w:val="24"/>
          <w:szCs w:val="24"/>
          <w:lang w:eastAsia="en-CA"/>
        </w:rPr>
        <w:t>minus</w:t>
      </w:r>
      <w:r w:rsidR="00B55450" w:rsidRPr="00B37E0F">
        <w:rPr>
          <w:rFonts w:asciiTheme="minorHAnsi" w:eastAsia="Times New Roman" w:hAnsiTheme="minorHAnsi" w:cstheme="minorHAnsi"/>
          <w:sz w:val="24"/>
          <w:szCs w:val="24"/>
          <w:lang w:eastAsia="en-CA"/>
        </w:rPr>
        <w:t xml:space="preserve"> </w:t>
      </w:r>
      <w:r w:rsidR="00815A52" w:rsidRPr="00B37E0F">
        <w:rPr>
          <w:rFonts w:asciiTheme="minorHAnsi" w:eastAsia="Times New Roman" w:hAnsiTheme="minorHAnsi" w:cstheme="minorHAnsi"/>
          <w:sz w:val="24"/>
          <w:szCs w:val="24"/>
          <w:lang w:eastAsia="en-CA"/>
        </w:rPr>
        <w:t>(</w:t>
      </w:r>
      <w:r w:rsidR="005B7EBD" w:rsidRPr="00B37E0F">
        <w:rPr>
          <w:rFonts w:asciiTheme="minorHAnsi" w:hAnsiTheme="minorHAnsi" w:cstheme="minorHAnsi"/>
          <w:sz w:val="24"/>
          <w:szCs w:val="24"/>
        </w:rPr>
        <w:t>p</w:t>
      </w:r>
      <w:r w:rsidR="00815A52" w:rsidRPr="00B37E0F">
        <w:rPr>
          <w:rFonts w:asciiTheme="minorHAnsi" w:hAnsiTheme="minorHAnsi" w:cstheme="minorHAnsi"/>
          <w:sz w:val="24"/>
          <w:szCs w:val="24"/>
        </w:rPr>
        <w:t xml:space="preserve">henylpropanoids </w:t>
      </w:r>
      <w:r w:rsidR="005B7EBD" w:rsidRPr="00B37E0F">
        <w:rPr>
          <w:rFonts w:asciiTheme="minorHAnsi" w:hAnsiTheme="minorHAnsi" w:cstheme="minorHAnsi"/>
          <w:sz w:val="24"/>
          <w:szCs w:val="24"/>
        </w:rPr>
        <w:t xml:space="preserve">are a </w:t>
      </w:r>
      <w:r w:rsidR="00815A52" w:rsidRPr="00B37E0F">
        <w:rPr>
          <w:rFonts w:asciiTheme="minorHAnsi" w:hAnsiTheme="minorHAnsi" w:cstheme="minorHAnsi"/>
          <w:sz w:val="24"/>
          <w:szCs w:val="24"/>
        </w:rPr>
        <w:t>class of metabolites</w:t>
      </w:r>
      <w:r w:rsidR="00815A52" w:rsidRPr="00B37E0F">
        <w:rPr>
          <w:rFonts w:asciiTheme="minorHAnsi" w:eastAsia="Times New Roman" w:hAnsiTheme="minorHAnsi" w:cstheme="minorHAnsi"/>
          <w:sz w:val="24"/>
          <w:szCs w:val="24"/>
          <w:lang w:eastAsia="en-CA"/>
        </w:rPr>
        <w:t xml:space="preserve">) </w:t>
      </w:r>
      <w:r w:rsidR="00B55450" w:rsidRPr="00B37E0F">
        <w:rPr>
          <w:rFonts w:asciiTheme="minorHAnsi" w:eastAsia="Times New Roman" w:hAnsiTheme="minorHAnsi" w:cstheme="minorHAnsi"/>
          <w:sz w:val="24"/>
          <w:szCs w:val="24"/>
          <w:lang w:eastAsia="en-CA"/>
        </w:rPr>
        <w:t xml:space="preserve">and pollinators prefer the anthocyanin </w:t>
      </w:r>
      <w:r w:rsidR="005B7EBD" w:rsidRPr="00B37E0F">
        <w:rPr>
          <w:rFonts w:asciiTheme="minorHAnsi" w:eastAsia="Times New Roman" w:hAnsiTheme="minorHAnsi" w:cstheme="minorHAnsi"/>
          <w:sz w:val="24"/>
          <w:szCs w:val="24"/>
          <w:lang w:eastAsia="en-CA"/>
        </w:rPr>
        <w:t>minus</w:t>
      </w:r>
      <w:r w:rsidR="00B55450" w:rsidRPr="00B37E0F">
        <w:rPr>
          <w:rFonts w:asciiTheme="minorHAnsi" w:eastAsia="Times New Roman" w:hAnsiTheme="minorHAnsi" w:cstheme="minorHAnsi"/>
          <w:sz w:val="24"/>
          <w:szCs w:val="24"/>
          <w:lang w:eastAsia="en-CA"/>
        </w:rPr>
        <w:t xml:space="preserve"> morph, which is also more susceptible to herbivores (lower production of inducible indole glucosinolate</w:t>
      </w:r>
      <w:r w:rsidR="00EC7847" w:rsidRPr="00B37E0F">
        <w:rPr>
          <w:rFonts w:asciiTheme="minorHAnsi" w:eastAsia="Times New Roman" w:hAnsiTheme="minorHAnsi" w:cstheme="minorHAnsi"/>
          <w:sz w:val="24"/>
          <w:szCs w:val="24"/>
          <w:lang w:eastAsia="en-CA"/>
        </w:rPr>
        <w:t xml:space="preserve"> (GSL) </w:t>
      </w:r>
      <w:r w:rsidR="00B55450" w:rsidRPr="00B37E0F">
        <w:rPr>
          <w:rFonts w:asciiTheme="minorHAnsi" w:eastAsia="Times New Roman" w:hAnsiTheme="minorHAnsi" w:cstheme="minorHAnsi"/>
          <w:sz w:val="24"/>
          <w:szCs w:val="24"/>
          <w:lang w:eastAsia="en-CA"/>
        </w:rPr>
        <w:t xml:space="preserve">levels). </w:t>
      </w:r>
      <w:r w:rsidR="00B55450" w:rsidRPr="00B37E0F">
        <w:rPr>
          <w:rFonts w:asciiTheme="minorHAnsi" w:eastAsia="Times New Roman" w:hAnsiTheme="minorHAnsi" w:cstheme="minorHAnsi"/>
          <w:sz w:val="24"/>
          <w:szCs w:val="24"/>
          <w:lang w:eastAsia="en-CA"/>
        </w:rPr>
        <w:lastRenderedPageBreak/>
        <w:t xml:space="preserve">California wild radish is </w:t>
      </w:r>
      <w:r w:rsidR="00EA354F" w:rsidRPr="00B37E0F">
        <w:rPr>
          <w:rFonts w:asciiTheme="minorHAnsi" w:eastAsia="Times New Roman" w:hAnsiTheme="minorHAnsi" w:cstheme="minorHAnsi"/>
          <w:sz w:val="24"/>
          <w:szCs w:val="24"/>
          <w:lang w:eastAsia="en-CA"/>
        </w:rPr>
        <w:t xml:space="preserve">a recently derived population </w:t>
      </w:r>
      <w:r w:rsidR="00504148" w:rsidRPr="00B37E0F">
        <w:rPr>
          <w:rFonts w:asciiTheme="minorHAnsi" w:eastAsia="Times New Roman" w:hAnsiTheme="minorHAnsi" w:cstheme="minorHAnsi"/>
          <w:sz w:val="24"/>
          <w:szCs w:val="24"/>
          <w:lang w:eastAsia="en-CA"/>
        </w:rPr>
        <w:t>that evolved</w:t>
      </w:r>
      <w:r w:rsidR="00814F53" w:rsidRPr="00B37E0F">
        <w:rPr>
          <w:rFonts w:asciiTheme="minorHAnsi" w:eastAsia="Times New Roman" w:hAnsiTheme="minorHAnsi" w:cstheme="minorHAnsi"/>
          <w:sz w:val="24"/>
          <w:szCs w:val="24"/>
          <w:lang w:eastAsia="en-CA"/>
        </w:rPr>
        <w:t xml:space="preserve"> </w:t>
      </w:r>
      <w:proofErr w:type="gramStart"/>
      <w:r w:rsidR="00814F53" w:rsidRPr="00B37E0F">
        <w:rPr>
          <w:rFonts w:asciiTheme="minorHAnsi" w:eastAsia="Times New Roman" w:hAnsiTheme="minorHAnsi" w:cstheme="minorHAnsi"/>
          <w:sz w:val="24"/>
          <w:szCs w:val="24"/>
          <w:lang w:eastAsia="en-CA"/>
        </w:rPr>
        <w:t>as a result</w:t>
      </w:r>
      <w:r w:rsidR="00B55450" w:rsidRPr="00B37E0F">
        <w:rPr>
          <w:rFonts w:asciiTheme="minorHAnsi" w:eastAsia="Times New Roman" w:hAnsiTheme="minorHAnsi" w:cstheme="minorHAnsi"/>
          <w:sz w:val="24"/>
          <w:szCs w:val="24"/>
          <w:lang w:eastAsia="en-CA"/>
        </w:rPr>
        <w:t xml:space="preserve"> of</w:t>
      </w:r>
      <w:proofErr w:type="gramEnd"/>
      <w:r w:rsidR="00B55450" w:rsidRPr="00B37E0F">
        <w:rPr>
          <w:rFonts w:asciiTheme="minorHAnsi" w:eastAsia="Times New Roman" w:hAnsiTheme="minorHAnsi" w:cstheme="minorHAnsi"/>
          <w:sz w:val="24"/>
          <w:szCs w:val="24"/>
          <w:lang w:eastAsia="en-CA"/>
        </w:rPr>
        <w:t xml:space="preserve"> a hybridization event between cultivated radish and its wild progenitor, which were both introduced into California</w:t>
      </w:r>
      <w:r w:rsidR="00814F53" w:rsidRPr="00B37E0F">
        <w:rPr>
          <w:rFonts w:asciiTheme="minorHAnsi" w:eastAsia="Times New Roman" w:hAnsiTheme="minorHAnsi" w:cstheme="minorHAnsi"/>
          <w:sz w:val="24"/>
          <w:szCs w:val="24"/>
          <w:lang w:eastAsia="en-CA"/>
        </w:rPr>
        <w:t>.</w:t>
      </w:r>
      <w:r w:rsidR="00B55450" w:rsidRPr="00B37E0F">
        <w:rPr>
          <w:rFonts w:asciiTheme="minorHAnsi" w:eastAsia="Times New Roman" w:hAnsiTheme="minorHAnsi" w:cstheme="minorHAnsi"/>
          <w:sz w:val="24"/>
          <w:szCs w:val="24"/>
          <w:lang w:eastAsia="en-CA"/>
        </w:rPr>
        <w:t xml:space="preserve"> </w:t>
      </w:r>
      <w:r w:rsidR="00814F53" w:rsidRPr="00B37E0F">
        <w:rPr>
          <w:rFonts w:asciiTheme="minorHAnsi" w:eastAsia="Times New Roman" w:hAnsiTheme="minorHAnsi" w:cstheme="minorHAnsi"/>
          <w:sz w:val="24"/>
          <w:szCs w:val="24"/>
          <w:lang w:eastAsia="en-CA"/>
        </w:rPr>
        <w:t xml:space="preserve">A </w:t>
      </w:r>
      <w:r w:rsidR="00B55450" w:rsidRPr="00B37E0F">
        <w:rPr>
          <w:rFonts w:asciiTheme="minorHAnsi" w:eastAsia="Times New Roman" w:hAnsiTheme="minorHAnsi" w:cstheme="minorHAnsi"/>
          <w:sz w:val="24"/>
          <w:szCs w:val="24"/>
          <w:lang w:eastAsia="en-CA"/>
        </w:rPr>
        <w:t xml:space="preserve">hybrid swarm has </w:t>
      </w:r>
      <w:r w:rsidR="00814F53" w:rsidRPr="00B37E0F">
        <w:rPr>
          <w:rFonts w:asciiTheme="minorHAnsi" w:eastAsia="Times New Roman" w:hAnsiTheme="minorHAnsi" w:cstheme="minorHAnsi"/>
          <w:sz w:val="24"/>
          <w:szCs w:val="24"/>
          <w:lang w:eastAsia="en-CA"/>
        </w:rPr>
        <w:t xml:space="preserve">now </w:t>
      </w:r>
      <w:r w:rsidR="00B55450" w:rsidRPr="00B37E0F">
        <w:rPr>
          <w:rFonts w:asciiTheme="minorHAnsi" w:eastAsia="Times New Roman" w:hAnsiTheme="minorHAnsi" w:cstheme="minorHAnsi"/>
          <w:sz w:val="24"/>
          <w:szCs w:val="24"/>
          <w:lang w:eastAsia="en-CA"/>
        </w:rPr>
        <w:t xml:space="preserve">replaced </w:t>
      </w:r>
      <w:proofErr w:type="gramStart"/>
      <w:r w:rsidR="00B55450" w:rsidRPr="00B37E0F">
        <w:rPr>
          <w:rFonts w:asciiTheme="minorHAnsi" w:eastAsia="Times New Roman" w:hAnsiTheme="minorHAnsi" w:cstheme="minorHAnsi"/>
          <w:sz w:val="24"/>
          <w:szCs w:val="24"/>
          <w:lang w:eastAsia="en-CA"/>
        </w:rPr>
        <w:t>both of these</w:t>
      </w:r>
      <w:proofErr w:type="gramEnd"/>
      <w:r w:rsidR="00B55450" w:rsidRPr="00B37E0F">
        <w:rPr>
          <w:rFonts w:asciiTheme="minorHAnsi" w:eastAsia="Times New Roman" w:hAnsiTheme="minorHAnsi" w:cstheme="minorHAnsi"/>
          <w:sz w:val="24"/>
          <w:szCs w:val="24"/>
          <w:lang w:eastAsia="en-CA"/>
        </w:rPr>
        <w:t xml:space="preserve"> parent</w:t>
      </w:r>
      <w:r w:rsidR="00EA354F" w:rsidRPr="00B37E0F">
        <w:rPr>
          <w:rFonts w:asciiTheme="minorHAnsi" w:eastAsia="Times New Roman" w:hAnsiTheme="minorHAnsi" w:cstheme="minorHAnsi"/>
          <w:sz w:val="24"/>
          <w:szCs w:val="24"/>
          <w:lang w:eastAsia="en-CA"/>
        </w:rPr>
        <w:t xml:space="preserve">al species in the wild. </w:t>
      </w:r>
      <w:r w:rsidR="00EA354F" w:rsidRPr="00B37E0F">
        <w:rPr>
          <w:rFonts w:asciiTheme="minorHAnsi" w:hAnsiTheme="minorHAnsi" w:cstheme="minorHAnsi"/>
          <w:sz w:val="24"/>
          <w:szCs w:val="24"/>
        </w:rPr>
        <w:t xml:space="preserve">It is now known that </w:t>
      </w:r>
      <w:r w:rsidR="00845830" w:rsidRPr="00B37E0F">
        <w:rPr>
          <w:rFonts w:asciiTheme="minorHAnsi" w:hAnsiTheme="minorHAnsi" w:cstheme="minorHAnsi"/>
          <w:sz w:val="24"/>
          <w:szCs w:val="24"/>
        </w:rPr>
        <w:t xml:space="preserve">the petal </w:t>
      </w:r>
      <w:r w:rsidR="00AE17B4" w:rsidRPr="00B37E0F">
        <w:rPr>
          <w:rFonts w:asciiTheme="minorHAnsi" w:hAnsiTheme="minorHAnsi" w:cstheme="minorHAnsi"/>
          <w:sz w:val="24"/>
          <w:szCs w:val="24"/>
        </w:rPr>
        <w:t>colour</w:t>
      </w:r>
      <w:r w:rsidR="00EA354F" w:rsidRPr="00B37E0F">
        <w:rPr>
          <w:rFonts w:asciiTheme="minorHAnsi" w:hAnsiTheme="minorHAnsi" w:cstheme="minorHAnsi"/>
          <w:sz w:val="24"/>
          <w:szCs w:val="24"/>
        </w:rPr>
        <w:t xml:space="preserve"> </w:t>
      </w:r>
      <w:proofErr w:type="gramStart"/>
      <w:r w:rsidR="00EA354F" w:rsidRPr="00B37E0F">
        <w:rPr>
          <w:rFonts w:asciiTheme="minorHAnsi" w:hAnsiTheme="minorHAnsi" w:cstheme="minorHAnsi"/>
          <w:sz w:val="24"/>
          <w:szCs w:val="24"/>
        </w:rPr>
        <w:t>and  anti</w:t>
      </w:r>
      <w:proofErr w:type="gramEnd"/>
      <w:r w:rsidR="00EA354F" w:rsidRPr="00B37E0F">
        <w:rPr>
          <w:rFonts w:asciiTheme="minorHAnsi" w:hAnsiTheme="minorHAnsi" w:cstheme="minorHAnsi"/>
          <w:sz w:val="24"/>
          <w:szCs w:val="24"/>
        </w:rPr>
        <w:t xml:space="preserve">-herbivore  defenses (induction of </w:t>
      </w:r>
      <w:r w:rsidR="00543273" w:rsidRPr="00B37E0F">
        <w:rPr>
          <w:rFonts w:asciiTheme="minorHAnsi" w:hAnsiTheme="minorHAnsi" w:cstheme="minorHAnsi"/>
          <w:sz w:val="24"/>
          <w:szCs w:val="24"/>
        </w:rPr>
        <w:t>GSLs</w:t>
      </w:r>
      <w:r w:rsidR="00EA354F" w:rsidRPr="00B37E0F">
        <w:rPr>
          <w:rFonts w:asciiTheme="minorHAnsi" w:hAnsiTheme="minorHAnsi" w:cstheme="minorHAnsi"/>
          <w:sz w:val="24"/>
          <w:szCs w:val="24"/>
        </w:rPr>
        <w:t xml:space="preserve">), in this system  are  interdependent  as  a  result  of  pollinator-  and  herbivore-mediated  selection. Phenylpropanoids and </w:t>
      </w:r>
      <w:r w:rsidR="00543273" w:rsidRPr="00B37E0F">
        <w:rPr>
          <w:rFonts w:asciiTheme="minorHAnsi" w:hAnsiTheme="minorHAnsi" w:cstheme="minorHAnsi"/>
          <w:sz w:val="24"/>
          <w:szCs w:val="24"/>
        </w:rPr>
        <w:t>GSLs</w:t>
      </w:r>
      <w:r w:rsidR="00EA354F" w:rsidRPr="00B37E0F">
        <w:rPr>
          <w:rFonts w:asciiTheme="minorHAnsi" w:hAnsiTheme="minorHAnsi" w:cstheme="minorHAnsi"/>
          <w:sz w:val="24"/>
          <w:szCs w:val="24"/>
        </w:rPr>
        <w:t xml:space="preserve"> are two classes of</w:t>
      </w:r>
      <w:r w:rsidR="00883F21" w:rsidRPr="00B37E0F">
        <w:rPr>
          <w:rFonts w:asciiTheme="minorHAnsi" w:hAnsiTheme="minorHAnsi" w:cstheme="minorHAnsi"/>
          <w:sz w:val="24"/>
          <w:szCs w:val="24"/>
        </w:rPr>
        <w:t xml:space="preserve"> secondary metabolites that are </w:t>
      </w:r>
      <w:r w:rsidR="00EA354F" w:rsidRPr="00B37E0F">
        <w:rPr>
          <w:rFonts w:asciiTheme="minorHAnsi" w:hAnsiTheme="minorHAnsi" w:cstheme="minorHAnsi"/>
          <w:sz w:val="24"/>
          <w:szCs w:val="24"/>
        </w:rPr>
        <w:t>synthesized through apparently independent biosynthetic pathways, but genetic evidence has revealed that the accumulation of</w:t>
      </w:r>
      <w:r w:rsidR="00EC7847" w:rsidRPr="00B37E0F">
        <w:rPr>
          <w:rFonts w:asciiTheme="minorHAnsi" w:hAnsiTheme="minorHAnsi" w:cstheme="minorHAnsi"/>
          <w:sz w:val="24"/>
          <w:szCs w:val="24"/>
        </w:rPr>
        <w:t xml:space="preserve"> some</w:t>
      </w:r>
      <w:r w:rsidR="00EA354F" w:rsidRPr="00B37E0F">
        <w:rPr>
          <w:rFonts w:asciiTheme="minorHAnsi" w:hAnsiTheme="minorHAnsi" w:cstheme="minorHAnsi"/>
          <w:sz w:val="24"/>
          <w:szCs w:val="24"/>
        </w:rPr>
        <w:t xml:space="preserve"> </w:t>
      </w:r>
      <w:r w:rsidR="00543273" w:rsidRPr="00B37E0F">
        <w:rPr>
          <w:rFonts w:asciiTheme="minorHAnsi" w:hAnsiTheme="minorHAnsi" w:cstheme="minorHAnsi"/>
          <w:sz w:val="24"/>
          <w:szCs w:val="24"/>
        </w:rPr>
        <w:t>GSL</w:t>
      </w:r>
      <w:r w:rsidR="00EA354F" w:rsidRPr="00B37E0F">
        <w:rPr>
          <w:rFonts w:asciiTheme="minorHAnsi" w:hAnsiTheme="minorHAnsi" w:cstheme="minorHAnsi"/>
          <w:sz w:val="24"/>
          <w:szCs w:val="24"/>
        </w:rPr>
        <w:t xml:space="preserve"> intermediates limits phenylpropanoid production.</w:t>
      </w:r>
      <w:r w:rsidR="00845830" w:rsidRPr="00B37E0F">
        <w:rPr>
          <w:rFonts w:asciiTheme="minorHAnsi" w:eastAsia="Times New Roman" w:hAnsiTheme="minorHAnsi" w:cstheme="minorHAnsi"/>
          <w:sz w:val="24"/>
          <w:szCs w:val="24"/>
          <w:lang w:eastAsia="en-CA"/>
        </w:rPr>
        <w:t xml:space="preserve"> </w:t>
      </w:r>
      <w:r w:rsidR="00B32329" w:rsidRPr="00B37E0F">
        <w:rPr>
          <w:rFonts w:asciiTheme="minorHAnsi" w:hAnsiTheme="minorHAnsi" w:cstheme="minorHAnsi"/>
          <w:sz w:val="24"/>
          <w:szCs w:val="24"/>
        </w:rPr>
        <w:t xml:space="preserve">Here, </w:t>
      </w:r>
      <w:r w:rsidR="00814F53" w:rsidRPr="00B37E0F">
        <w:rPr>
          <w:rFonts w:asciiTheme="minorHAnsi" w:hAnsiTheme="minorHAnsi" w:cstheme="minorHAnsi"/>
          <w:sz w:val="24"/>
          <w:szCs w:val="24"/>
        </w:rPr>
        <w:t xml:space="preserve">I </w:t>
      </w:r>
      <w:r w:rsidR="00267157" w:rsidRPr="00B37E0F">
        <w:rPr>
          <w:rFonts w:asciiTheme="minorHAnsi" w:hAnsiTheme="minorHAnsi" w:cstheme="minorHAnsi"/>
          <w:sz w:val="24"/>
          <w:szCs w:val="24"/>
        </w:rPr>
        <w:t xml:space="preserve">will use genomic tools; Genome Wide Association Studies (GWAS) </w:t>
      </w:r>
      <w:r w:rsidR="00B32329" w:rsidRPr="00B37E0F">
        <w:rPr>
          <w:rFonts w:asciiTheme="minorHAnsi" w:hAnsiTheme="minorHAnsi" w:cstheme="minorHAnsi"/>
          <w:sz w:val="24"/>
          <w:szCs w:val="24"/>
        </w:rPr>
        <w:t xml:space="preserve">to identify the precise genetic architecture and evolutionary history of a defense-linked colour polymorphism in the </w:t>
      </w:r>
      <w:r w:rsidR="00504148" w:rsidRPr="00B37E0F">
        <w:rPr>
          <w:rFonts w:asciiTheme="minorHAnsi" w:hAnsiTheme="minorHAnsi" w:cstheme="minorHAnsi"/>
          <w:i/>
          <w:sz w:val="24"/>
          <w:szCs w:val="24"/>
        </w:rPr>
        <w:t>R.</w:t>
      </w:r>
      <w:r w:rsidR="00B32329" w:rsidRPr="00B37E0F">
        <w:rPr>
          <w:rFonts w:asciiTheme="minorHAnsi" w:hAnsiTheme="minorHAnsi" w:cstheme="minorHAnsi"/>
          <w:i/>
          <w:sz w:val="24"/>
          <w:szCs w:val="24"/>
        </w:rPr>
        <w:t xml:space="preserve"> sativus.</w:t>
      </w:r>
      <w:r w:rsidR="007F7B21" w:rsidRPr="00B37E0F">
        <w:rPr>
          <w:rFonts w:asciiTheme="minorHAnsi" w:hAnsiTheme="minorHAnsi" w:cstheme="minorHAnsi"/>
          <w:i/>
          <w:sz w:val="24"/>
          <w:szCs w:val="24"/>
        </w:rPr>
        <w:t xml:space="preserve"> </w:t>
      </w:r>
      <w:r w:rsidR="00814F53" w:rsidRPr="00B37E0F">
        <w:rPr>
          <w:rFonts w:asciiTheme="minorHAnsi" w:hAnsiTheme="minorHAnsi" w:cstheme="minorHAnsi"/>
          <w:sz w:val="24"/>
          <w:szCs w:val="24"/>
        </w:rPr>
        <w:t>I</w:t>
      </w:r>
      <w:r w:rsidR="00B32329" w:rsidRPr="00B37E0F">
        <w:rPr>
          <w:rFonts w:asciiTheme="minorHAnsi" w:hAnsiTheme="minorHAnsi" w:cstheme="minorHAnsi"/>
          <w:sz w:val="24"/>
          <w:szCs w:val="24"/>
        </w:rPr>
        <w:t xml:space="preserve"> will use crossing e</w:t>
      </w:r>
      <w:r w:rsidR="007F7B21" w:rsidRPr="00B37E0F">
        <w:rPr>
          <w:rFonts w:asciiTheme="minorHAnsi" w:hAnsiTheme="minorHAnsi" w:cstheme="minorHAnsi"/>
          <w:sz w:val="24"/>
          <w:szCs w:val="24"/>
        </w:rPr>
        <w:t>xperiment</w:t>
      </w:r>
      <w:r w:rsidR="00814F53" w:rsidRPr="00B37E0F">
        <w:rPr>
          <w:rFonts w:asciiTheme="minorHAnsi" w:hAnsiTheme="minorHAnsi" w:cstheme="minorHAnsi"/>
          <w:sz w:val="24"/>
          <w:szCs w:val="24"/>
        </w:rPr>
        <w:t>s to test if one or more loci control these two traits</w:t>
      </w:r>
      <w:r w:rsidR="00EF5048" w:rsidRPr="00B37E0F">
        <w:rPr>
          <w:rFonts w:asciiTheme="minorHAnsi" w:hAnsiTheme="minorHAnsi" w:cstheme="minorHAnsi"/>
          <w:sz w:val="24"/>
          <w:szCs w:val="24"/>
        </w:rPr>
        <w:t xml:space="preserve"> </w:t>
      </w:r>
      <w:r w:rsidR="007F7B21" w:rsidRPr="00B37E0F">
        <w:rPr>
          <w:rFonts w:asciiTheme="minorHAnsi" w:hAnsiTheme="minorHAnsi" w:cstheme="minorHAnsi"/>
          <w:sz w:val="24"/>
          <w:szCs w:val="24"/>
        </w:rPr>
        <w:t>separat</w:t>
      </w:r>
      <w:r w:rsidR="00814F53" w:rsidRPr="00B37E0F">
        <w:rPr>
          <w:rFonts w:asciiTheme="minorHAnsi" w:hAnsiTheme="minorHAnsi" w:cstheme="minorHAnsi"/>
          <w:sz w:val="24"/>
          <w:szCs w:val="24"/>
        </w:rPr>
        <w:t xml:space="preserve">ing </w:t>
      </w:r>
      <w:r w:rsidR="007F7B21" w:rsidRPr="00B37E0F">
        <w:rPr>
          <w:rFonts w:asciiTheme="minorHAnsi" w:hAnsiTheme="minorHAnsi" w:cstheme="minorHAnsi"/>
          <w:sz w:val="24"/>
          <w:szCs w:val="24"/>
        </w:rPr>
        <w:t xml:space="preserve">the </w:t>
      </w:r>
      <w:r w:rsidR="00814F53" w:rsidRPr="00B37E0F">
        <w:rPr>
          <w:rFonts w:asciiTheme="minorHAnsi" w:hAnsiTheme="minorHAnsi" w:cstheme="minorHAnsi"/>
          <w:sz w:val="24"/>
          <w:szCs w:val="24"/>
        </w:rPr>
        <w:t xml:space="preserve">effects of loci </w:t>
      </w:r>
      <w:r w:rsidR="007F7B21" w:rsidRPr="00B37E0F">
        <w:rPr>
          <w:rFonts w:asciiTheme="minorHAnsi" w:hAnsiTheme="minorHAnsi" w:cstheme="minorHAnsi"/>
          <w:sz w:val="24"/>
          <w:szCs w:val="24"/>
        </w:rPr>
        <w:t xml:space="preserve">and will </w:t>
      </w:r>
      <w:r w:rsidR="00B32329" w:rsidRPr="00B37E0F">
        <w:rPr>
          <w:rFonts w:asciiTheme="minorHAnsi" w:hAnsiTheme="minorHAnsi" w:cstheme="minorHAnsi"/>
          <w:sz w:val="24"/>
          <w:szCs w:val="24"/>
        </w:rPr>
        <w:t xml:space="preserve">undertake a detailed analysis of the </w:t>
      </w:r>
      <w:r w:rsidR="00EA70FF" w:rsidRPr="00B37E0F">
        <w:rPr>
          <w:rFonts w:asciiTheme="minorHAnsi" w:hAnsiTheme="minorHAnsi" w:cstheme="minorHAnsi"/>
          <w:sz w:val="24"/>
          <w:szCs w:val="24"/>
        </w:rPr>
        <w:t xml:space="preserve">of the locus or loci controlling flower </w:t>
      </w:r>
      <w:r w:rsidR="00AE17B4" w:rsidRPr="00B37E0F">
        <w:rPr>
          <w:rFonts w:asciiTheme="minorHAnsi" w:hAnsiTheme="minorHAnsi" w:cstheme="minorHAnsi"/>
          <w:sz w:val="24"/>
          <w:szCs w:val="24"/>
        </w:rPr>
        <w:t>colour</w:t>
      </w:r>
      <w:r w:rsidR="00EA70FF" w:rsidRPr="00B37E0F">
        <w:rPr>
          <w:rFonts w:asciiTheme="minorHAnsi" w:hAnsiTheme="minorHAnsi" w:cstheme="minorHAnsi"/>
          <w:sz w:val="24"/>
          <w:szCs w:val="24"/>
        </w:rPr>
        <w:t xml:space="preserve"> and inducible GSL production</w:t>
      </w:r>
      <w:r w:rsidR="00B32329" w:rsidRPr="00B37E0F">
        <w:rPr>
          <w:rFonts w:asciiTheme="minorHAnsi" w:hAnsiTheme="minorHAnsi" w:cstheme="minorHAnsi"/>
          <w:sz w:val="24"/>
          <w:szCs w:val="24"/>
        </w:rPr>
        <w:t xml:space="preserve"> associated with the colour polymorphism</w:t>
      </w:r>
      <w:r w:rsidR="00814F53" w:rsidRPr="00B37E0F">
        <w:rPr>
          <w:rFonts w:asciiTheme="minorHAnsi" w:hAnsiTheme="minorHAnsi" w:cstheme="minorHAnsi"/>
          <w:sz w:val="24"/>
          <w:szCs w:val="24"/>
        </w:rPr>
        <w:t>.</w:t>
      </w:r>
      <w:r w:rsidR="00C32B74" w:rsidRPr="00B37E0F">
        <w:rPr>
          <w:rFonts w:asciiTheme="minorHAnsi" w:hAnsiTheme="minorHAnsi" w:cstheme="minorHAnsi"/>
          <w:sz w:val="24"/>
          <w:szCs w:val="24"/>
        </w:rPr>
        <w:t xml:space="preserve"> </w:t>
      </w:r>
      <w:r w:rsidR="003B2628" w:rsidRPr="00B37E0F">
        <w:rPr>
          <w:rFonts w:asciiTheme="minorHAnsi" w:hAnsiTheme="minorHAnsi" w:cstheme="minorHAnsi"/>
          <w:sz w:val="24"/>
          <w:szCs w:val="24"/>
        </w:rPr>
        <w:t xml:space="preserve">Taken together, </w:t>
      </w:r>
      <w:r w:rsidR="00814F53" w:rsidRPr="00B37E0F">
        <w:rPr>
          <w:rFonts w:asciiTheme="minorHAnsi" w:hAnsiTheme="minorHAnsi" w:cstheme="minorHAnsi"/>
          <w:sz w:val="24"/>
          <w:szCs w:val="24"/>
        </w:rPr>
        <w:t xml:space="preserve">my </w:t>
      </w:r>
      <w:r w:rsidR="003B2628" w:rsidRPr="00B37E0F">
        <w:rPr>
          <w:rFonts w:asciiTheme="minorHAnsi" w:hAnsiTheme="minorHAnsi" w:cstheme="minorHAnsi"/>
          <w:sz w:val="24"/>
          <w:szCs w:val="24"/>
        </w:rPr>
        <w:t>findings will present novel mechanism by which floral-</w:t>
      </w:r>
      <w:r w:rsidR="00AE17B4" w:rsidRPr="00B37E0F">
        <w:rPr>
          <w:rFonts w:asciiTheme="minorHAnsi" w:hAnsiTheme="minorHAnsi" w:cstheme="minorHAnsi"/>
          <w:sz w:val="24"/>
          <w:szCs w:val="24"/>
        </w:rPr>
        <w:t>colour</w:t>
      </w:r>
      <w:r w:rsidR="003B2628" w:rsidRPr="00B37E0F">
        <w:rPr>
          <w:rFonts w:asciiTheme="minorHAnsi" w:hAnsiTheme="minorHAnsi" w:cstheme="minorHAnsi"/>
          <w:sz w:val="24"/>
          <w:szCs w:val="24"/>
        </w:rPr>
        <w:t xml:space="preserve"> variation </w:t>
      </w:r>
      <w:r w:rsidR="00814F53" w:rsidRPr="00B37E0F">
        <w:rPr>
          <w:rFonts w:asciiTheme="minorHAnsi" w:hAnsiTheme="minorHAnsi" w:cstheme="minorHAnsi"/>
          <w:sz w:val="24"/>
          <w:szCs w:val="24"/>
        </w:rPr>
        <w:t>is</w:t>
      </w:r>
      <w:r w:rsidR="003B2628" w:rsidRPr="00B37E0F">
        <w:rPr>
          <w:rFonts w:asciiTheme="minorHAnsi" w:hAnsiTheme="minorHAnsi" w:cstheme="minorHAnsi"/>
          <w:sz w:val="24"/>
          <w:szCs w:val="24"/>
        </w:rPr>
        <w:t xml:space="preserve"> maintained, </w:t>
      </w:r>
      <w:r w:rsidR="00815A52" w:rsidRPr="00B37E0F">
        <w:rPr>
          <w:rFonts w:asciiTheme="minorHAnsi" w:hAnsiTheme="minorHAnsi" w:cstheme="minorHAnsi"/>
          <w:sz w:val="24"/>
          <w:szCs w:val="24"/>
        </w:rPr>
        <w:t>shed light on the genomic basis of a trade-off between defense and reproductive traits and</w:t>
      </w:r>
      <w:r w:rsidR="006D0E33" w:rsidRPr="00B37E0F">
        <w:rPr>
          <w:rFonts w:asciiTheme="minorHAnsi" w:hAnsiTheme="minorHAnsi" w:cstheme="minorHAnsi"/>
          <w:sz w:val="24"/>
          <w:szCs w:val="24"/>
        </w:rPr>
        <w:t xml:space="preserve"> will</w:t>
      </w:r>
      <w:r w:rsidR="003B2628" w:rsidRPr="00B37E0F">
        <w:rPr>
          <w:rFonts w:asciiTheme="minorHAnsi" w:hAnsiTheme="minorHAnsi" w:cstheme="minorHAnsi"/>
          <w:sz w:val="24"/>
          <w:szCs w:val="24"/>
        </w:rPr>
        <w:t xml:space="preserve"> illustrate the importance of an inclusive, pluralistic view of selection when investigating the evolution of complex </w:t>
      </w:r>
      <w:r w:rsidR="007F7B21" w:rsidRPr="00B37E0F">
        <w:rPr>
          <w:rFonts w:asciiTheme="minorHAnsi" w:hAnsiTheme="minorHAnsi" w:cstheme="minorHAnsi"/>
          <w:sz w:val="24"/>
          <w:szCs w:val="24"/>
        </w:rPr>
        <w:t xml:space="preserve">phenotypes. </w:t>
      </w:r>
      <w:r w:rsidR="003B2628" w:rsidRPr="00B37E0F">
        <w:rPr>
          <w:rFonts w:asciiTheme="minorHAnsi" w:hAnsiTheme="minorHAnsi" w:cstheme="minorHAnsi"/>
          <w:sz w:val="24"/>
          <w:szCs w:val="24"/>
        </w:rPr>
        <w:t>These</w:t>
      </w:r>
      <w:r w:rsidR="00815A52" w:rsidRPr="00B37E0F">
        <w:rPr>
          <w:rFonts w:asciiTheme="minorHAnsi" w:hAnsiTheme="minorHAnsi" w:cstheme="minorHAnsi"/>
          <w:sz w:val="24"/>
          <w:szCs w:val="24"/>
        </w:rPr>
        <w:t xml:space="preserve"> results will</w:t>
      </w:r>
      <w:r w:rsidR="003B2628" w:rsidRPr="00B37E0F">
        <w:rPr>
          <w:rFonts w:asciiTheme="minorHAnsi" w:hAnsiTheme="minorHAnsi" w:cstheme="minorHAnsi"/>
          <w:sz w:val="24"/>
          <w:szCs w:val="24"/>
        </w:rPr>
        <w:t xml:space="preserve"> represent exciting areas for </w:t>
      </w:r>
      <w:r w:rsidR="00814F53" w:rsidRPr="00B37E0F">
        <w:rPr>
          <w:rFonts w:asciiTheme="minorHAnsi" w:hAnsiTheme="minorHAnsi" w:cstheme="minorHAnsi"/>
          <w:sz w:val="24"/>
          <w:szCs w:val="24"/>
        </w:rPr>
        <w:t xml:space="preserve">my </w:t>
      </w:r>
      <w:r w:rsidR="003B2628" w:rsidRPr="00B37E0F">
        <w:rPr>
          <w:rFonts w:asciiTheme="minorHAnsi" w:hAnsiTheme="minorHAnsi" w:cstheme="minorHAnsi"/>
          <w:sz w:val="24"/>
          <w:szCs w:val="24"/>
        </w:rPr>
        <w:t xml:space="preserve">future research </w:t>
      </w:r>
      <w:r w:rsidR="00814F53" w:rsidRPr="00B37E0F">
        <w:rPr>
          <w:rFonts w:asciiTheme="minorHAnsi" w:hAnsiTheme="minorHAnsi" w:cstheme="minorHAnsi"/>
          <w:sz w:val="24"/>
          <w:szCs w:val="24"/>
        </w:rPr>
        <w:t xml:space="preserve">career </w:t>
      </w:r>
      <w:r w:rsidR="003B2628" w:rsidRPr="00B37E0F">
        <w:rPr>
          <w:rFonts w:asciiTheme="minorHAnsi" w:hAnsiTheme="minorHAnsi" w:cstheme="minorHAnsi"/>
          <w:sz w:val="24"/>
          <w:szCs w:val="24"/>
        </w:rPr>
        <w:t>because an integrated view of the evolution of plant reproduction and defense could help to explain the patterns and processes that have shaped these plant traits and how they influence biotic interactions.</w:t>
      </w:r>
    </w:p>
    <w:p w14:paraId="5ADF2A54" w14:textId="77777777" w:rsidR="002359A6" w:rsidRPr="00B37E0F" w:rsidRDefault="002359A6" w:rsidP="00EA667F">
      <w:pPr>
        <w:spacing w:after="0" w:line="360" w:lineRule="auto"/>
        <w:jc w:val="both"/>
        <w:rPr>
          <w:rFonts w:eastAsia="Times New Roman" w:cstheme="minorHAnsi"/>
          <w:sz w:val="24"/>
          <w:szCs w:val="24"/>
          <w:lang w:eastAsia="en-CA"/>
        </w:rPr>
      </w:pPr>
    </w:p>
    <w:p w14:paraId="4122B533" w14:textId="6E1E9749" w:rsidR="00B0409C" w:rsidRPr="00B37E0F" w:rsidRDefault="00B0409C" w:rsidP="00EA667F">
      <w:pPr>
        <w:spacing w:line="360" w:lineRule="auto"/>
        <w:jc w:val="both"/>
        <w:rPr>
          <w:rFonts w:cstheme="minorHAnsi"/>
          <w:b/>
          <w:sz w:val="24"/>
          <w:szCs w:val="24"/>
        </w:rPr>
      </w:pPr>
      <w:r w:rsidRPr="00B37E0F">
        <w:rPr>
          <w:rFonts w:cstheme="minorHAnsi"/>
          <w:b/>
          <w:sz w:val="24"/>
          <w:szCs w:val="24"/>
        </w:rPr>
        <w:t>2. Research plan</w:t>
      </w:r>
    </w:p>
    <w:p w14:paraId="6B8E4B47" w14:textId="77777777" w:rsidR="00B0409C" w:rsidRPr="00B37E0F" w:rsidRDefault="00B0409C" w:rsidP="00EA667F">
      <w:pPr>
        <w:spacing w:line="360" w:lineRule="auto"/>
        <w:jc w:val="both"/>
        <w:rPr>
          <w:rFonts w:cstheme="minorHAnsi"/>
          <w:b/>
          <w:sz w:val="24"/>
          <w:szCs w:val="24"/>
        </w:rPr>
      </w:pPr>
      <w:r w:rsidRPr="00B37E0F">
        <w:rPr>
          <w:rFonts w:cstheme="minorHAnsi"/>
          <w:b/>
          <w:sz w:val="24"/>
          <w:szCs w:val="24"/>
        </w:rPr>
        <w:t xml:space="preserve">2.1. Current state of research in the field: </w:t>
      </w:r>
    </w:p>
    <w:p w14:paraId="682A785E" w14:textId="5635D586" w:rsidR="00D60A5B" w:rsidRPr="00B37E0F" w:rsidRDefault="00AE0C8A" w:rsidP="00EA667F">
      <w:pPr>
        <w:spacing w:line="360" w:lineRule="auto"/>
        <w:ind w:firstLine="709"/>
        <w:jc w:val="both"/>
        <w:rPr>
          <w:rFonts w:cstheme="minorHAnsi"/>
          <w:sz w:val="24"/>
          <w:szCs w:val="24"/>
        </w:rPr>
      </w:pPr>
      <w:r w:rsidRPr="00B37E0F">
        <w:rPr>
          <w:rFonts w:cstheme="minorHAnsi"/>
          <w:sz w:val="24"/>
          <w:szCs w:val="24"/>
        </w:rPr>
        <w:t>Understanding the degree to which species interactions affect the intensity and direction of evolutionary change remains a fundamental cha</w:t>
      </w:r>
      <w:r w:rsidR="009D183A" w:rsidRPr="00B37E0F">
        <w:rPr>
          <w:rFonts w:cstheme="minorHAnsi"/>
          <w:sz w:val="24"/>
          <w:szCs w:val="24"/>
        </w:rPr>
        <w:t>llenge in evolutionary ecology</w:t>
      </w:r>
      <w:r w:rsidRPr="00B37E0F">
        <w:rPr>
          <w:rFonts w:cstheme="minorHAnsi"/>
          <w:sz w:val="24"/>
          <w:szCs w:val="24"/>
        </w:rPr>
        <w:t xml:space="preserve">. </w:t>
      </w:r>
      <w:r w:rsidR="00C52BB0" w:rsidRPr="00B37E0F">
        <w:rPr>
          <w:rFonts w:cstheme="minorHAnsi"/>
          <w:sz w:val="24"/>
          <w:szCs w:val="24"/>
        </w:rPr>
        <w:t xml:space="preserve">Many plants rely on animal pollinators to </w:t>
      </w:r>
      <w:r w:rsidR="00814F53" w:rsidRPr="00B37E0F">
        <w:rPr>
          <w:rFonts w:cstheme="minorHAnsi"/>
          <w:sz w:val="24"/>
          <w:szCs w:val="24"/>
        </w:rPr>
        <w:t xml:space="preserve">vector </w:t>
      </w:r>
      <w:r w:rsidR="00C52BB0" w:rsidRPr="00B37E0F">
        <w:rPr>
          <w:rFonts w:cstheme="minorHAnsi"/>
          <w:sz w:val="24"/>
          <w:szCs w:val="24"/>
        </w:rPr>
        <w:t xml:space="preserve">pollen and </w:t>
      </w:r>
      <w:r w:rsidR="008B572A" w:rsidRPr="00B37E0F">
        <w:rPr>
          <w:rFonts w:cstheme="minorHAnsi"/>
          <w:sz w:val="24"/>
          <w:szCs w:val="24"/>
        </w:rPr>
        <w:t>reduce inbreeding</w:t>
      </w:r>
      <w:r w:rsidR="00841F1B" w:rsidRPr="00B37E0F">
        <w:rPr>
          <w:rFonts w:cstheme="minorHAnsi"/>
          <w:sz w:val="24"/>
          <w:szCs w:val="24"/>
        </w:rPr>
        <w:t xml:space="preserve"> </w:t>
      </w:r>
      <w:r w:rsidR="008B572A" w:rsidRPr="00B37E0F">
        <w:rPr>
          <w:rFonts w:cstheme="minorHAnsi"/>
          <w:sz w:val="24"/>
          <w:szCs w:val="24"/>
        </w:rPr>
        <w:t xml:space="preserve">in </w:t>
      </w:r>
      <w:r w:rsidR="00C52BB0" w:rsidRPr="00B37E0F">
        <w:rPr>
          <w:rFonts w:cstheme="minorHAnsi"/>
          <w:sz w:val="24"/>
          <w:szCs w:val="24"/>
        </w:rPr>
        <w:t xml:space="preserve">their offspring. However, </w:t>
      </w:r>
      <w:r w:rsidR="008B572A" w:rsidRPr="00B37E0F">
        <w:rPr>
          <w:rFonts w:cstheme="minorHAnsi"/>
          <w:sz w:val="24"/>
          <w:szCs w:val="24"/>
        </w:rPr>
        <w:t>p</w:t>
      </w:r>
      <w:r w:rsidR="00C52BB0" w:rsidRPr="00B37E0F">
        <w:rPr>
          <w:rFonts w:cstheme="minorHAnsi"/>
          <w:sz w:val="24"/>
          <w:szCs w:val="24"/>
        </w:rPr>
        <w:t>lant defense against herbivores may compromise attraction of mutualist</w:t>
      </w:r>
      <w:r w:rsidR="008B572A" w:rsidRPr="00B37E0F">
        <w:rPr>
          <w:rFonts w:cstheme="minorHAnsi"/>
          <w:sz w:val="24"/>
          <w:szCs w:val="24"/>
        </w:rPr>
        <w:t xml:space="preserve"> pollinator</w:t>
      </w:r>
      <w:r w:rsidR="00814F53" w:rsidRPr="00B37E0F">
        <w:rPr>
          <w:rFonts w:cstheme="minorHAnsi"/>
          <w:sz w:val="24"/>
          <w:szCs w:val="24"/>
        </w:rPr>
        <w:t>s</w:t>
      </w:r>
      <w:r w:rsidR="00C52BB0" w:rsidRPr="00B37E0F">
        <w:rPr>
          <w:rFonts w:cstheme="minorHAnsi"/>
          <w:sz w:val="24"/>
          <w:szCs w:val="24"/>
        </w:rPr>
        <w:t xml:space="preserve">, yet </w:t>
      </w:r>
      <w:r w:rsidR="008B572A" w:rsidRPr="00B37E0F">
        <w:rPr>
          <w:rFonts w:cstheme="minorHAnsi"/>
          <w:sz w:val="24"/>
          <w:szCs w:val="24"/>
        </w:rPr>
        <w:t>little is known</w:t>
      </w:r>
      <w:r w:rsidR="00C52BB0" w:rsidRPr="00B37E0F">
        <w:rPr>
          <w:rFonts w:cstheme="minorHAnsi"/>
          <w:sz w:val="24"/>
          <w:szCs w:val="24"/>
        </w:rPr>
        <w:t xml:space="preserve"> about the mechanisms underlying such signaling trade-offs. Ecological or pleiotropic </w:t>
      </w:r>
      <w:r w:rsidR="008B572A" w:rsidRPr="00B37E0F">
        <w:rPr>
          <w:rFonts w:cstheme="minorHAnsi"/>
          <w:sz w:val="24"/>
          <w:szCs w:val="24"/>
        </w:rPr>
        <w:t xml:space="preserve">(where an allele has multiple phenotypic effects) </w:t>
      </w:r>
      <w:r w:rsidR="00C52BB0" w:rsidRPr="00B37E0F">
        <w:rPr>
          <w:rFonts w:cstheme="minorHAnsi"/>
          <w:sz w:val="24"/>
          <w:szCs w:val="24"/>
        </w:rPr>
        <w:t xml:space="preserve">costs may result in trade‐offs between attraction and defense characters </w:t>
      </w:r>
      <w:r w:rsidR="00C52BB0" w:rsidRPr="00B37E0F">
        <w:rPr>
          <w:rFonts w:cstheme="minorHAnsi"/>
          <w:sz w:val="24"/>
          <w:szCs w:val="24"/>
        </w:rPr>
        <w:fldChar w:fldCharType="begin"/>
      </w:r>
      <w:r w:rsidR="009C72EB" w:rsidRPr="00B37E0F">
        <w:rPr>
          <w:rFonts w:cstheme="minorHAnsi"/>
          <w:sz w:val="24"/>
          <w:szCs w:val="24"/>
        </w:rPr>
        <w:instrText xml:space="preserve"> ADDIN EN.CITE &lt;EndNote&gt;&lt;Cite&gt;&lt;Author&gt;Strauss&lt;/Author&gt;&lt;Year&gt;1997&lt;/Year&gt;&lt;RecNum&gt;559&lt;/RecNum&gt;&lt;DisplayText&gt;&lt;style face="superscript"&gt;1&lt;/style&gt;&lt;/DisplayText&gt;&lt;record&gt;&lt;rec-number&gt;559&lt;/rec-number&gt;&lt;foreign-keys&gt;&lt;key app="EN" db-id="509dv25tmpxa9vetvw35s2rcpvzap9w2vfst" timestamp="1566230320" guid="2ccd8e41-f00c-4f11-9a50-08f86c3f0918"&gt;559&lt;/key&gt;&lt;/foreign-keys&gt;&lt;ref-type name="Journal Article"&gt;17&lt;/ref-type&gt;&lt;contributors&gt;&lt;authors&gt;&lt;author&gt;Strauss, Sharon Y.&lt;/author&gt;&lt;/authors&gt;&lt;/contributors&gt;&lt;titles&gt;&lt;title&gt;Floral Characters Link Herbivores, Pollinators, and Plant Fitness&lt;/title&gt;&lt;secondary-title&gt;Ecology&lt;/secondary-title&gt;&lt;/titles&gt;&lt;periodical&gt;&lt;full-title&gt;Ecology&lt;/full-title&gt;&lt;/periodical&gt;&lt;pages&gt;1640-1645&lt;/pages&gt;&lt;volume&gt;78&lt;/volume&gt;&lt;number&gt;6&lt;/number&gt;&lt;dates&gt;&lt;year&gt;1997&lt;/year&gt;&lt;/dates&gt;&lt;publisher&gt;Ecological Society of America&lt;/publisher&gt;&lt;isbn&gt;00129658, 19399170&lt;/isbn&gt;&lt;urls&gt;&lt;related-urls&gt;&lt;url&gt;http://www.jstor.org/stable/2266088&lt;/url&gt;&lt;/related-urls&gt;&lt;/urls&gt;&lt;custom1&gt;Full publication date: Sep., 1997&lt;/custom1&gt;&lt;electronic-resource-num&gt;10.2307/2266088&lt;/electronic-resource-num&gt;&lt;remote-database-name&gt;JSTOR&lt;/remote-database-name&gt;&lt;/record&gt;&lt;/Cite&gt;&lt;/EndNote&gt;</w:instrText>
      </w:r>
      <w:r w:rsidR="00C52BB0" w:rsidRPr="00B37E0F">
        <w:rPr>
          <w:rFonts w:cstheme="minorHAnsi"/>
          <w:sz w:val="24"/>
          <w:szCs w:val="24"/>
        </w:rPr>
        <w:fldChar w:fldCharType="separate"/>
      </w:r>
      <w:r w:rsidR="009C72EB" w:rsidRPr="00B37E0F">
        <w:rPr>
          <w:rFonts w:cstheme="minorHAnsi"/>
          <w:sz w:val="24"/>
          <w:szCs w:val="24"/>
          <w:vertAlign w:val="superscript"/>
        </w:rPr>
        <w:t>1</w:t>
      </w:r>
      <w:r w:rsidR="00C52BB0" w:rsidRPr="00B37E0F">
        <w:rPr>
          <w:rFonts w:cstheme="minorHAnsi"/>
          <w:sz w:val="24"/>
          <w:szCs w:val="24"/>
        </w:rPr>
        <w:fldChar w:fldCharType="end"/>
      </w:r>
      <w:r w:rsidR="00C52BB0" w:rsidRPr="00B37E0F">
        <w:rPr>
          <w:rFonts w:cstheme="minorHAnsi"/>
          <w:sz w:val="24"/>
          <w:szCs w:val="24"/>
        </w:rPr>
        <w:t xml:space="preserve">. Recently it was shown </w:t>
      </w:r>
      <w:r w:rsidR="008B572A" w:rsidRPr="00B37E0F">
        <w:rPr>
          <w:rFonts w:cstheme="minorHAnsi"/>
          <w:sz w:val="24"/>
          <w:szCs w:val="24"/>
        </w:rPr>
        <w:t xml:space="preserve">experimentally </w:t>
      </w:r>
      <w:r w:rsidR="00C52BB0" w:rsidRPr="00B37E0F">
        <w:rPr>
          <w:rFonts w:cstheme="minorHAnsi"/>
          <w:sz w:val="24"/>
          <w:szCs w:val="24"/>
        </w:rPr>
        <w:t>that evolution</w:t>
      </w:r>
      <w:r w:rsidR="008B572A" w:rsidRPr="00B37E0F">
        <w:rPr>
          <w:rFonts w:cstheme="minorHAnsi"/>
          <w:sz w:val="24"/>
          <w:szCs w:val="24"/>
        </w:rPr>
        <w:t>ary trade-offs</w:t>
      </w:r>
      <w:r w:rsidR="00C52BB0" w:rsidRPr="00B37E0F">
        <w:rPr>
          <w:rFonts w:cstheme="minorHAnsi"/>
          <w:sz w:val="24"/>
          <w:szCs w:val="24"/>
        </w:rPr>
        <w:t xml:space="preserve"> driven by pollinat</w:t>
      </w:r>
      <w:r w:rsidR="008B572A" w:rsidRPr="00B37E0F">
        <w:rPr>
          <w:rFonts w:cstheme="minorHAnsi"/>
          <w:sz w:val="24"/>
          <w:szCs w:val="24"/>
        </w:rPr>
        <w:t>or behavior</w:t>
      </w:r>
      <w:r w:rsidR="00C52BB0" w:rsidRPr="00B37E0F">
        <w:rPr>
          <w:rFonts w:cstheme="minorHAnsi"/>
          <w:sz w:val="24"/>
          <w:szCs w:val="24"/>
        </w:rPr>
        <w:t xml:space="preserve"> and herbivor</w:t>
      </w:r>
      <w:r w:rsidR="008B572A" w:rsidRPr="00B37E0F">
        <w:rPr>
          <w:rFonts w:cstheme="minorHAnsi"/>
          <w:sz w:val="24"/>
          <w:szCs w:val="24"/>
        </w:rPr>
        <w:t>e attack</w:t>
      </w:r>
      <w:r w:rsidR="00841F1B" w:rsidRPr="00B37E0F">
        <w:rPr>
          <w:rFonts w:cstheme="minorHAnsi"/>
          <w:sz w:val="24"/>
          <w:szCs w:val="24"/>
        </w:rPr>
        <w:t xml:space="preserve"> </w:t>
      </w:r>
      <w:r w:rsidR="00C52BB0" w:rsidRPr="00B37E0F">
        <w:rPr>
          <w:rFonts w:cstheme="minorHAnsi"/>
          <w:sz w:val="24"/>
          <w:szCs w:val="24"/>
        </w:rPr>
        <w:t xml:space="preserve">can be </w:t>
      </w:r>
      <w:r w:rsidR="00C52BB0" w:rsidRPr="00B37E0F">
        <w:rPr>
          <w:rFonts w:cstheme="minorHAnsi"/>
          <w:sz w:val="24"/>
          <w:szCs w:val="24"/>
        </w:rPr>
        <w:lastRenderedPageBreak/>
        <w:t xml:space="preserve">observed </w:t>
      </w:r>
      <w:r w:rsidR="0053367E" w:rsidRPr="00B37E0F">
        <w:rPr>
          <w:rFonts w:cstheme="minorHAnsi"/>
          <w:sz w:val="24"/>
          <w:szCs w:val="24"/>
        </w:rPr>
        <w:t>as quickly as</w:t>
      </w:r>
      <w:r w:rsidR="00C52BB0" w:rsidRPr="00B37E0F">
        <w:rPr>
          <w:rFonts w:cstheme="minorHAnsi"/>
          <w:sz w:val="24"/>
          <w:szCs w:val="24"/>
        </w:rPr>
        <w:t xml:space="preserve"> eight generations, suggesting that trade-offs have </w:t>
      </w:r>
      <w:r w:rsidR="0053367E" w:rsidRPr="00B37E0F">
        <w:rPr>
          <w:rFonts w:cstheme="minorHAnsi"/>
          <w:sz w:val="24"/>
          <w:szCs w:val="24"/>
        </w:rPr>
        <w:t>rapid</w:t>
      </w:r>
      <w:r w:rsidR="00C52BB0" w:rsidRPr="00B37E0F">
        <w:rPr>
          <w:rFonts w:cstheme="minorHAnsi"/>
          <w:sz w:val="24"/>
          <w:szCs w:val="24"/>
        </w:rPr>
        <w:t xml:space="preserve"> evolutionary consequences </w:t>
      </w:r>
      <w:r w:rsidR="00C52BB0" w:rsidRPr="00B37E0F">
        <w:rPr>
          <w:rFonts w:cstheme="minorHAnsi"/>
          <w:sz w:val="24"/>
          <w:szCs w:val="24"/>
        </w:rPr>
        <w:fldChar w:fldCharType="begin"/>
      </w:r>
      <w:r w:rsidR="00B873B5" w:rsidRPr="00B37E0F">
        <w:rPr>
          <w:rFonts w:cstheme="minorHAnsi"/>
          <w:sz w:val="24"/>
          <w:szCs w:val="24"/>
        </w:rPr>
        <w:instrText xml:space="preserve"> ADDIN EN.CITE &lt;EndNote&gt;&lt;Cite&gt;&lt;Author&gt;Ramos&lt;/Author&gt;&lt;Year&gt;2019&lt;/Year&gt;&lt;RecNum&gt;558&lt;/RecNum&gt;&lt;DisplayText&gt;&lt;style face="superscript"&gt;2&lt;/style&gt;&lt;/DisplayText&gt;&lt;record&gt;&lt;rec-number&gt;558&lt;/rec-number&gt;&lt;foreign-keys&gt;&lt;key app="EN" db-id="509dv25tmpxa9vetvw35s2rcpvzap9w2vfst" timestamp="1566230028" guid="e582d186-096e-4661-9dfd-461140cbc6be"&gt;558&lt;/key&gt;&lt;/foreign-keys&gt;&lt;ref-type name="Journal Article"&gt;17&lt;/ref-type&gt;&lt;contributors&gt;&lt;authors&gt;&lt;author&gt;Ramos, Sergio E.&lt;/author&gt;&lt;author&gt;Schiestl, Florian P.&lt;/author&gt;&lt;/authors&gt;&lt;/contributors&gt;&lt;titles&gt;&lt;title&gt;Rapid plant evolution driven by the interaction of pollination and herbivory&lt;/title&gt;&lt;secondary-title&gt;Science&lt;/secondary-title&gt;&lt;/titles&gt;&lt;periodical&gt;&lt;full-title&gt;Science&lt;/full-title&gt;&lt;/periodical&gt;&lt;pages&gt;193-196&lt;/pages&gt;&lt;volume&gt;364&lt;/volume&gt;&lt;number&gt;6436&lt;/number&gt;&lt;dates&gt;&lt;year&gt;2019&lt;/year&gt;&lt;/dates&gt;&lt;urls&gt;&lt;related-urls&gt;&lt;url&gt;https://science.sciencemag.org/content/sci/364/6436/193.full.pdf&lt;/url&gt;&lt;/related-urls&gt;&lt;/urls&gt;&lt;electronic-resource-num&gt;10.1126/science.aav6962 &lt;/electronic-resource-num&gt;&lt;/record&gt;&lt;/Cite&gt;&lt;/EndNote&gt;</w:instrText>
      </w:r>
      <w:r w:rsidR="00C52BB0" w:rsidRPr="00B37E0F">
        <w:rPr>
          <w:rFonts w:cstheme="minorHAnsi"/>
          <w:sz w:val="24"/>
          <w:szCs w:val="24"/>
        </w:rPr>
        <w:fldChar w:fldCharType="separate"/>
      </w:r>
      <w:r w:rsidR="009C72EB" w:rsidRPr="00B37E0F">
        <w:rPr>
          <w:rFonts w:cstheme="minorHAnsi"/>
          <w:noProof/>
          <w:sz w:val="24"/>
          <w:szCs w:val="24"/>
          <w:vertAlign w:val="superscript"/>
        </w:rPr>
        <w:t>2</w:t>
      </w:r>
      <w:r w:rsidR="00C52BB0" w:rsidRPr="00B37E0F">
        <w:rPr>
          <w:rFonts w:cstheme="minorHAnsi"/>
          <w:sz w:val="24"/>
          <w:szCs w:val="24"/>
        </w:rPr>
        <w:fldChar w:fldCharType="end"/>
      </w:r>
      <w:r w:rsidR="00C52BB0" w:rsidRPr="00B37E0F">
        <w:rPr>
          <w:rFonts w:cstheme="minorHAnsi"/>
          <w:sz w:val="24"/>
          <w:szCs w:val="24"/>
        </w:rPr>
        <w:t xml:space="preserve">. </w:t>
      </w:r>
      <w:r w:rsidR="008B572A" w:rsidRPr="00B37E0F">
        <w:rPr>
          <w:rFonts w:cstheme="minorHAnsi"/>
          <w:sz w:val="24"/>
          <w:szCs w:val="24"/>
        </w:rPr>
        <w:t xml:space="preserve">Yet, we do not understand if such trade-offs are due to distinct (modular) evolutionary responses, </w:t>
      </w:r>
      <w:r w:rsidR="0053367E" w:rsidRPr="00B37E0F">
        <w:rPr>
          <w:rFonts w:cstheme="minorHAnsi"/>
          <w:sz w:val="24"/>
          <w:szCs w:val="24"/>
        </w:rPr>
        <w:t>or</w:t>
      </w:r>
      <w:r w:rsidR="008B572A" w:rsidRPr="00B37E0F">
        <w:rPr>
          <w:rFonts w:cstheme="minorHAnsi"/>
          <w:sz w:val="24"/>
          <w:szCs w:val="24"/>
        </w:rPr>
        <w:t xml:space="preserve"> genetic constraints, such as pleiotropy at a singl</w:t>
      </w:r>
      <w:r w:rsidR="007813F8" w:rsidRPr="00B37E0F">
        <w:rPr>
          <w:rFonts w:cstheme="minorHAnsi"/>
          <w:sz w:val="24"/>
          <w:szCs w:val="24"/>
        </w:rPr>
        <w:t xml:space="preserve">e locus controlling both traits, </w:t>
      </w:r>
      <w:proofErr w:type="gramStart"/>
      <w:r w:rsidR="008B572A" w:rsidRPr="00B37E0F">
        <w:rPr>
          <w:rFonts w:cstheme="minorHAnsi"/>
          <w:sz w:val="24"/>
          <w:szCs w:val="24"/>
        </w:rPr>
        <w:t>or</w:t>
      </w:r>
      <w:proofErr w:type="gramEnd"/>
      <w:r w:rsidR="008B572A" w:rsidRPr="00B37E0F">
        <w:rPr>
          <w:rFonts w:cstheme="minorHAnsi"/>
          <w:sz w:val="24"/>
          <w:szCs w:val="24"/>
        </w:rPr>
        <w:t xml:space="preserve"> physical linkage between different loci controlling each trait.</w:t>
      </w:r>
      <w:r w:rsidR="00073D96" w:rsidRPr="00B37E0F">
        <w:rPr>
          <w:rFonts w:cstheme="minorHAnsi"/>
          <w:sz w:val="24"/>
          <w:szCs w:val="24"/>
        </w:rPr>
        <w:t xml:space="preserve"> Understanding this is important for both applied (crop breeding) and basic (evolutionary genetics) perspectives. </w:t>
      </w:r>
      <w:r w:rsidR="0059145B" w:rsidRPr="00B37E0F">
        <w:rPr>
          <w:rFonts w:cstheme="minorHAnsi"/>
          <w:sz w:val="24"/>
          <w:szCs w:val="24"/>
        </w:rPr>
        <w:t>For example, herbivores discriminate among petal colour morphs in some</w:t>
      </w:r>
      <w:r w:rsidR="0053367E" w:rsidRPr="00B37E0F">
        <w:rPr>
          <w:rFonts w:cstheme="minorHAnsi"/>
          <w:sz w:val="24"/>
          <w:szCs w:val="24"/>
        </w:rPr>
        <w:t xml:space="preserve"> plant</w:t>
      </w:r>
      <w:r w:rsidR="0059145B" w:rsidRPr="00B37E0F">
        <w:rPr>
          <w:rFonts w:cstheme="minorHAnsi"/>
          <w:sz w:val="24"/>
          <w:szCs w:val="24"/>
        </w:rPr>
        <w:t xml:space="preserve"> species</w:t>
      </w:r>
      <w:r w:rsidR="00ED754E" w:rsidRPr="00B37E0F">
        <w:rPr>
          <w:rFonts w:cstheme="minorHAnsi"/>
          <w:sz w:val="24"/>
          <w:szCs w:val="24"/>
        </w:rPr>
        <w:t xml:space="preserve"> </w:t>
      </w:r>
      <w:r w:rsidR="00ED754E" w:rsidRPr="00B37E0F">
        <w:rPr>
          <w:rFonts w:cstheme="minorHAnsi"/>
          <w:sz w:val="24"/>
          <w:szCs w:val="24"/>
        </w:rPr>
        <w:fldChar w:fldCharType="begin">
          <w:fldData xml:space="preserve">PEVuZE5vdGU+PENpdGU+PEF1dGhvcj5TaW1tczwvQXV0aG9yPjxZZWFyPjE5OTY8L1llYXI+PFJl
Y051bT41Mjk8L1JlY051bT48RGlzcGxheVRleHQ+PHN0eWxlIGZhY2U9InN1cGVyc2NyaXB0Ij4z
LDQ8L3N0eWxlPjwvRGlzcGxheVRleHQ+PHJlY29yZD48cmVjLW51bWJlcj41Mjk8L3JlYy1udW1i
ZXI+PGZvcmVpZ24ta2V5cz48a2V5IGFwcD0iRU4iIGRiLWlkPSI1MDlkdjI1dG1weGE5dmV0dncz
NXMycmNwdnphcDl3MnZmc3QiIHRpbWVzdGFtcD0iMTU2NjE0MTM4MSIgZ3VpZD0iZDZiY2JkMzAt
MDA4NS00M2JhLWI0NDYtOTcyYWE3N2JmYjJjIj41Mjk8L2tleT48L2ZvcmVpZ24ta2V5cz48cmVm
LXR5cGUgbmFtZT0iSm91cm5hbCBBcnRpY2xlIj4xNzwvcmVmLXR5cGU+PGNvbnRyaWJ1dG9ycz48
YXV0aG9ycz48YXV0aG9yPlNpbW1zLCBFbGxlbiBMLjwvYXV0aG9yPjxhdXRob3I+QnVjaGVyLCBN
YXJnaXQgQS48L2F1dGhvcj48L2F1dGhvcnM+PC9jb250cmlidXRvcnM+PHRpdGxlcz48dGl0bGU+
UGxlaW90cm9waWMgRWZmZWN0cyBvZiBGbG93ZXItQ29sb3IgSW50ZW5zaXR5IG9uIEhlcmJpdm9y
ZSBQZXJmb3JtYW5jZSBvbiBJcG9tb2VhIHB1cnB1cmVhPC90aXRsZT48c2Vjb25kYXJ5LXRpdGxl
PkV2b2x1dGlvbjwvc2Vjb25kYXJ5LXRpdGxlPjwvdGl0bGVzPjxwZXJpb2RpY2FsPjxmdWxsLXRp
dGxlPkV2b2x1dGlvbjwvZnVsbC10aXRsZT48L3BlcmlvZGljYWw+PHBhZ2VzPjk1Ny05NjM8L3Bh
Z2VzPjx2b2x1bWU+NTA8L3ZvbHVtZT48bnVtYmVyPjI8L251bWJlcj48ZGF0ZXM+PHllYXI+MTk5
NjwveWVhcj48L2RhdGVzPjxwdWJsaXNoZXI+W1NvY2lldHkgZm9yIHRoZSBTdHVkeSBvZiBFdm9s
dXRpb24sIFdpbGV5XTwvcHVibGlzaGVyPjxpc2JuPjAwMTQzODIwLCAxNTU4NTY0NjwvaXNibj48
dXJscz48cmVsYXRlZC11cmxzPjx1cmw+aHR0cDovL3d3dy5qc3Rvci5vcmcvc3RhYmxlLzI0MTA4
NzE8L3VybD48L3JlbGF0ZWQtdXJscz48L3VybHM+PGN1c3RvbTE+RnVsbCBwdWJsaWNhdGlvbiBk
YXRlOiBBcHIuLCAxOTk2PC9jdXN0b20xPjxlbGVjdHJvbmljLXJlc291cmNlLW51bT4xMC4yMzA3
LzI0MTA4NzE8L2VsZWN0cm9uaWMtcmVzb3VyY2UtbnVtPjxyZW1vdGUtZGF0YWJhc2UtbmFtZT5K
U1RPUjwvcmVtb3RlLWRhdGFiYXNlLW5hbWU+PC9yZWNvcmQ+PC9DaXRlPjxDaXRlPjxBdXRob3I+
SXJ3aW48L0F1dGhvcj48WWVhcj4yMDAzPC9ZZWFyPjxSZWNOdW0+MjkwPC9SZWNOdW0+PHJlY29y
ZD48cmVjLW51bWJlcj4yOTA8L3JlYy1udW1iZXI+PGZvcmVpZ24ta2V5cz48a2V5IGFwcD0iRU4i
IGRiLWlkPSI1MDlkdjI1dG1weGE5dmV0dnczNXMycmNwdnphcDl3MnZmc3QiIHRpbWVzdGFtcD0i
MTUzNzIwMzU4MiIgZ3VpZD0iODBmZDg1NTQtZmJkNi00ODM4LTk2NjQtYmU2ZjUyMDZlNjMyIj4y
OTA8L2tleT48L2ZvcmVpZ24ta2V5cz48cmVmLXR5cGUgbmFtZT0iSm91cm5hbCBBcnRpY2xlIj4x
NzwvcmVmLXR5cGU+PGNvbnRyaWJ1dG9ycz48YXV0aG9ycz48YXV0aG9yPklyd2luLCBSZWJlY2Nh
IEUuPC9hdXRob3I+PGF1dGhvcj5TdHJhdXNzLCBTaGFyb24gWS48L2F1dGhvcj48YXV0aG9yPlN0
b3J6LCBTaG9ubmE8L2F1dGhvcj48YXV0aG9yPkVtZXJzb24sIEFpbWVlPC9hdXRob3I+PGF1dGhv
cj5HdWliZXJ0LCBHZW5ldmlldmU8L2F1dGhvcj48L2F1dGhvcnM+PC9jb250cmlidXRvcnM+PHRp
dGxlcz48dGl0bGU+VGhlIHJvbGUgb2YgaGVyYml2b3JlcyBpbiB0aGUgbWFpbnRlbmFuY2Ugb2Yg
YSBmbG93ZXIgY29sb3IgcG9seW1vcnBoaXNtIGluIHdpbGQgcmFkaXNoPC90aXRsZT48c2Vjb25k
YXJ5LXRpdGxlPkVjb2xvZ3k8L3NlY29uZGFyeS10aXRsZT48L3RpdGxlcz48cGVyaW9kaWNhbD48
ZnVsbC10aXRsZT5FY29sb2d5PC9mdWxsLXRpdGxlPjwvcGVyaW9kaWNhbD48cGFnZXM+MTczMy0x
NzQzPC9wYWdlcz48dm9sdW1lPjg0PC92b2x1bWU+PG51bWJlcj43PC9udW1iZXI+PGRhdGVzPjx5
ZWFyPjIwMDM8L3llYXI+PC9kYXRlcz48dXJscz48cmVsYXRlZC11cmxzPjx1cmw+aHR0cHM6Ly9l
c2Fqb3VybmFscy5vbmxpbmVsaWJyYXJ5LndpbGV5LmNvbS9kb2kvYWJzLzEwLjE4OTAvMDAxMi05
NjU4JTI4MjAwMyUyOTA4NCU1QjE3MzMlM0FUUk9ISVQlNUQyLjAuQ08lM0IyPC91cmw+PC9yZWxh
dGVkLXVybHM+PC91cmxzPjxlbGVjdHJvbmljLXJlc291cmNlLW51bT5kb2k6MTAuMTg5MC8wMDEy
LTk2NTgoMjAwMykwODRbMTczMzpUUk9ISVRdMi4wLkNPOzI8L2VsZWN0cm9uaWMtcmVzb3VyY2Ut
bnVtPjwvcmVjb3JkPjwvQ2l0ZT48L0VuZE5vdGU+
</w:fldData>
        </w:fldChar>
      </w:r>
      <w:r w:rsidR="009C72EB" w:rsidRPr="00B37E0F">
        <w:rPr>
          <w:rFonts w:cstheme="minorHAnsi"/>
          <w:sz w:val="24"/>
          <w:szCs w:val="24"/>
        </w:rPr>
        <w:instrText xml:space="preserve"> ADDIN EN.CITE </w:instrText>
      </w:r>
      <w:r w:rsidR="009C72EB" w:rsidRPr="00B37E0F">
        <w:rPr>
          <w:rFonts w:cstheme="minorHAnsi"/>
          <w:sz w:val="24"/>
          <w:szCs w:val="24"/>
        </w:rPr>
        <w:fldChar w:fldCharType="begin">
          <w:fldData xml:space="preserve">PEVuZE5vdGU+PENpdGU+PEF1dGhvcj5TaW1tczwvQXV0aG9yPjxZZWFyPjE5OTY8L1llYXI+PFJl
Y051bT41Mjk8L1JlY051bT48RGlzcGxheVRleHQ+PHN0eWxlIGZhY2U9InN1cGVyc2NyaXB0Ij4z
LDQ8L3N0eWxlPjwvRGlzcGxheVRleHQ+PHJlY29yZD48cmVjLW51bWJlcj41Mjk8L3JlYy1udW1i
ZXI+PGZvcmVpZ24ta2V5cz48a2V5IGFwcD0iRU4iIGRiLWlkPSI1MDlkdjI1dG1weGE5dmV0dncz
NXMycmNwdnphcDl3MnZmc3QiIHRpbWVzdGFtcD0iMTU2NjE0MTM4MSIgZ3VpZD0iZDZiY2JkMzAt
MDA4NS00M2JhLWI0NDYtOTcyYWE3N2JmYjJjIj41Mjk8L2tleT48L2ZvcmVpZ24ta2V5cz48cmVm
LXR5cGUgbmFtZT0iSm91cm5hbCBBcnRpY2xlIj4xNzwvcmVmLXR5cGU+PGNvbnRyaWJ1dG9ycz48
YXV0aG9ycz48YXV0aG9yPlNpbW1zLCBFbGxlbiBMLjwvYXV0aG9yPjxhdXRob3I+QnVjaGVyLCBN
YXJnaXQgQS48L2F1dGhvcj48L2F1dGhvcnM+PC9jb250cmlidXRvcnM+PHRpdGxlcz48dGl0bGU+
UGxlaW90cm9waWMgRWZmZWN0cyBvZiBGbG93ZXItQ29sb3IgSW50ZW5zaXR5IG9uIEhlcmJpdm9y
ZSBQZXJmb3JtYW5jZSBvbiBJcG9tb2VhIHB1cnB1cmVhPC90aXRsZT48c2Vjb25kYXJ5LXRpdGxl
PkV2b2x1dGlvbjwvc2Vjb25kYXJ5LXRpdGxlPjwvdGl0bGVzPjxwZXJpb2RpY2FsPjxmdWxsLXRp
dGxlPkV2b2x1dGlvbjwvZnVsbC10aXRsZT48L3BlcmlvZGljYWw+PHBhZ2VzPjk1Ny05NjM8L3Bh
Z2VzPjx2b2x1bWU+NTA8L3ZvbHVtZT48bnVtYmVyPjI8L251bWJlcj48ZGF0ZXM+PHllYXI+MTk5
NjwveWVhcj48L2RhdGVzPjxwdWJsaXNoZXI+W1NvY2lldHkgZm9yIHRoZSBTdHVkeSBvZiBFdm9s
dXRpb24sIFdpbGV5XTwvcHVibGlzaGVyPjxpc2JuPjAwMTQzODIwLCAxNTU4NTY0NjwvaXNibj48
dXJscz48cmVsYXRlZC11cmxzPjx1cmw+aHR0cDovL3d3dy5qc3Rvci5vcmcvc3RhYmxlLzI0MTA4
NzE8L3VybD48L3JlbGF0ZWQtdXJscz48L3VybHM+PGN1c3RvbTE+RnVsbCBwdWJsaWNhdGlvbiBk
YXRlOiBBcHIuLCAxOTk2PC9jdXN0b20xPjxlbGVjdHJvbmljLXJlc291cmNlLW51bT4xMC4yMzA3
LzI0MTA4NzE8L2VsZWN0cm9uaWMtcmVzb3VyY2UtbnVtPjxyZW1vdGUtZGF0YWJhc2UtbmFtZT5K
U1RPUjwvcmVtb3RlLWRhdGFiYXNlLW5hbWU+PC9yZWNvcmQ+PC9DaXRlPjxDaXRlPjxBdXRob3I+
SXJ3aW48L0F1dGhvcj48WWVhcj4yMDAzPC9ZZWFyPjxSZWNOdW0+MjkwPC9SZWNOdW0+PHJlY29y
ZD48cmVjLW51bWJlcj4yOTA8L3JlYy1udW1iZXI+PGZvcmVpZ24ta2V5cz48a2V5IGFwcD0iRU4i
IGRiLWlkPSI1MDlkdjI1dG1weGE5dmV0dnczNXMycmNwdnphcDl3MnZmc3QiIHRpbWVzdGFtcD0i
MTUzNzIwMzU4MiIgZ3VpZD0iODBmZDg1NTQtZmJkNi00ODM4LTk2NjQtYmU2ZjUyMDZlNjMyIj4y
OTA8L2tleT48L2ZvcmVpZ24ta2V5cz48cmVmLXR5cGUgbmFtZT0iSm91cm5hbCBBcnRpY2xlIj4x
NzwvcmVmLXR5cGU+PGNvbnRyaWJ1dG9ycz48YXV0aG9ycz48YXV0aG9yPklyd2luLCBSZWJlY2Nh
IEUuPC9hdXRob3I+PGF1dGhvcj5TdHJhdXNzLCBTaGFyb24gWS48L2F1dGhvcj48YXV0aG9yPlN0
b3J6LCBTaG9ubmE8L2F1dGhvcj48YXV0aG9yPkVtZXJzb24sIEFpbWVlPC9hdXRob3I+PGF1dGhv
cj5HdWliZXJ0LCBHZW5ldmlldmU8L2F1dGhvcj48L2F1dGhvcnM+PC9jb250cmlidXRvcnM+PHRp
dGxlcz48dGl0bGU+VGhlIHJvbGUgb2YgaGVyYml2b3JlcyBpbiB0aGUgbWFpbnRlbmFuY2Ugb2Yg
YSBmbG93ZXIgY29sb3IgcG9seW1vcnBoaXNtIGluIHdpbGQgcmFkaXNoPC90aXRsZT48c2Vjb25k
YXJ5LXRpdGxlPkVjb2xvZ3k8L3NlY29uZGFyeS10aXRsZT48L3RpdGxlcz48cGVyaW9kaWNhbD48
ZnVsbC10aXRsZT5FY29sb2d5PC9mdWxsLXRpdGxlPjwvcGVyaW9kaWNhbD48cGFnZXM+MTczMy0x
NzQzPC9wYWdlcz48dm9sdW1lPjg0PC92b2x1bWU+PG51bWJlcj43PC9udW1iZXI+PGRhdGVzPjx5
ZWFyPjIwMDM8L3llYXI+PC9kYXRlcz48dXJscz48cmVsYXRlZC11cmxzPjx1cmw+aHR0cHM6Ly9l
c2Fqb3VybmFscy5vbmxpbmVsaWJyYXJ5LndpbGV5LmNvbS9kb2kvYWJzLzEwLjE4OTAvMDAxMi05
NjU4JTI4MjAwMyUyOTA4NCU1QjE3MzMlM0FUUk9ISVQlNUQyLjAuQ08lM0IyPC91cmw+PC9yZWxh
dGVkLXVybHM+PC91cmxzPjxlbGVjdHJvbmljLXJlc291cmNlLW51bT5kb2k6MTAuMTg5MC8wMDEy
LTk2NTgoMjAwMykwODRbMTczMzpUUk9ISVRdMi4wLkNPOzI8L2VsZWN0cm9uaWMtcmVzb3VyY2Ut
bnVtPjwvcmVjb3JkPjwvQ2l0ZT48L0VuZE5vdGU+
</w:fldData>
        </w:fldChar>
      </w:r>
      <w:r w:rsidR="009C72EB" w:rsidRPr="00B37E0F">
        <w:rPr>
          <w:rFonts w:cstheme="minorHAnsi"/>
          <w:sz w:val="24"/>
          <w:szCs w:val="24"/>
        </w:rPr>
        <w:instrText xml:space="preserve"> ADDIN EN.CITE.DATA </w:instrText>
      </w:r>
      <w:r w:rsidR="009C72EB" w:rsidRPr="00B37E0F">
        <w:rPr>
          <w:rFonts w:cstheme="minorHAnsi"/>
          <w:sz w:val="24"/>
          <w:szCs w:val="24"/>
        </w:rPr>
      </w:r>
      <w:r w:rsidR="009C72EB" w:rsidRPr="00B37E0F">
        <w:rPr>
          <w:rFonts w:cstheme="minorHAnsi"/>
          <w:sz w:val="24"/>
          <w:szCs w:val="24"/>
        </w:rPr>
        <w:fldChar w:fldCharType="end"/>
      </w:r>
      <w:r w:rsidR="00ED754E" w:rsidRPr="00B37E0F">
        <w:rPr>
          <w:rFonts w:cstheme="minorHAnsi"/>
          <w:sz w:val="24"/>
          <w:szCs w:val="24"/>
        </w:rPr>
      </w:r>
      <w:r w:rsidR="00ED754E" w:rsidRPr="00B37E0F">
        <w:rPr>
          <w:rFonts w:cstheme="minorHAnsi"/>
          <w:sz w:val="24"/>
          <w:szCs w:val="24"/>
        </w:rPr>
        <w:fldChar w:fldCharType="separate"/>
      </w:r>
      <w:r w:rsidR="009C72EB" w:rsidRPr="00B37E0F">
        <w:rPr>
          <w:rFonts w:cstheme="minorHAnsi"/>
          <w:sz w:val="24"/>
          <w:szCs w:val="24"/>
          <w:vertAlign w:val="superscript"/>
        </w:rPr>
        <w:t>3,4</w:t>
      </w:r>
      <w:r w:rsidR="00ED754E" w:rsidRPr="00B37E0F">
        <w:rPr>
          <w:rFonts w:cstheme="minorHAnsi"/>
          <w:sz w:val="24"/>
          <w:szCs w:val="24"/>
        </w:rPr>
        <w:fldChar w:fldCharType="end"/>
      </w:r>
      <w:r w:rsidR="0053367E" w:rsidRPr="00B37E0F">
        <w:rPr>
          <w:rFonts w:cstheme="minorHAnsi"/>
          <w:sz w:val="24"/>
          <w:szCs w:val="24"/>
        </w:rPr>
        <w:t xml:space="preserve">. </w:t>
      </w:r>
      <w:r w:rsidR="00E07165" w:rsidRPr="00B37E0F">
        <w:rPr>
          <w:rFonts w:cstheme="minorHAnsi"/>
          <w:sz w:val="24"/>
          <w:szCs w:val="24"/>
        </w:rPr>
        <w:t xml:space="preserve">If herbivores prefer some floral </w:t>
      </w:r>
      <w:r w:rsidR="00AE17B4" w:rsidRPr="00B37E0F">
        <w:rPr>
          <w:rFonts w:cstheme="minorHAnsi"/>
          <w:sz w:val="24"/>
          <w:szCs w:val="24"/>
        </w:rPr>
        <w:t>colour</w:t>
      </w:r>
      <w:r w:rsidR="00E07165" w:rsidRPr="00B37E0F">
        <w:rPr>
          <w:rFonts w:cstheme="minorHAnsi"/>
          <w:sz w:val="24"/>
          <w:szCs w:val="24"/>
        </w:rPr>
        <w:t>s over others and</w:t>
      </w:r>
      <w:r w:rsidR="0053367E" w:rsidRPr="00B37E0F">
        <w:rPr>
          <w:rFonts w:cstheme="minorHAnsi"/>
          <w:sz w:val="24"/>
          <w:szCs w:val="24"/>
        </w:rPr>
        <w:t xml:space="preserve"> the</w:t>
      </w:r>
      <w:r w:rsidR="00E07165" w:rsidRPr="00B37E0F">
        <w:rPr>
          <w:rFonts w:cstheme="minorHAnsi"/>
          <w:sz w:val="24"/>
          <w:szCs w:val="24"/>
        </w:rPr>
        <w:t xml:space="preserve"> floral </w:t>
      </w:r>
      <w:r w:rsidR="00AE17B4" w:rsidRPr="00B37E0F">
        <w:rPr>
          <w:rFonts w:cstheme="minorHAnsi"/>
          <w:sz w:val="24"/>
          <w:szCs w:val="24"/>
        </w:rPr>
        <w:t>colour</w:t>
      </w:r>
      <w:r w:rsidR="00E07165" w:rsidRPr="00B37E0F">
        <w:rPr>
          <w:rFonts w:cstheme="minorHAnsi"/>
          <w:sz w:val="24"/>
          <w:szCs w:val="24"/>
        </w:rPr>
        <w:t xml:space="preserve"> is heritable, there may be selection for </w:t>
      </w:r>
      <w:r w:rsidR="00AE17B4" w:rsidRPr="00B37E0F">
        <w:rPr>
          <w:rFonts w:cstheme="minorHAnsi"/>
          <w:sz w:val="24"/>
          <w:szCs w:val="24"/>
        </w:rPr>
        <w:t>colour</w:t>
      </w:r>
      <w:r w:rsidR="00E07165" w:rsidRPr="00B37E0F">
        <w:rPr>
          <w:rFonts w:cstheme="minorHAnsi"/>
          <w:sz w:val="24"/>
          <w:szCs w:val="24"/>
        </w:rPr>
        <w:t xml:space="preserve"> that is not</w:t>
      </w:r>
      <w:r w:rsidR="0053367E" w:rsidRPr="00B37E0F">
        <w:rPr>
          <w:rFonts w:cstheme="minorHAnsi"/>
          <w:sz w:val="24"/>
          <w:szCs w:val="24"/>
        </w:rPr>
        <w:t xml:space="preserve"> directly related to pollinator preferences</w:t>
      </w:r>
      <w:r w:rsidR="00E07165" w:rsidRPr="00B37E0F">
        <w:rPr>
          <w:rFonts w:cstheme="minorHAnsi"/>
          <w:sz w:val="24"/>
          <w:szCs w:val="24"/>
        </w:rPr>
        <w:t xml:space="preserve">. </w:t>
      </w:r>
      <w:r w:rsidR="00DE1C5F" w:rsidRPr="00B37E0F">
        <w:rPr>
          <w:rFonts w:cstheme="minorHAnsi"/>
          <w:sz w:val="24"/>
          <w:szCs w:val="24"/>
        </w:rPr>
        <w:t>Consequently</w:t>
      </w:r>
      <w:r w:rsidR="00E07165" w:rsidRPr="00B37E0F">
        <w:rPr>
          <w:rFonts w:cstheme="minorHAnsi"/>
          <w:sz w:val="24"/>
          <w:szCs w:val="24"/>
        </w:rPr>
        <w:t xml:space="preserve">, selection on floral </w:t>
      </w:r>
      <w:r w:rsidR="00AE17B4" w:rsidRPr="00B37E0F">
        <w:rPr>
          <w:rFonts w:cstheme="minorHAnsi"/>
          <w:sz w:val="24"/>
          <w:szCs w:val="24"/>
        </w:rPr>
        <w:t>colour</w:t>
      </w:r>
      <w:r w:rsidR="00E07165" w:rsidRPr="00B37E0F">
        <w:rPr>
          <w:rFonts w:cstheme="minorHAnsi"/>
          <w:sz w:val="24"/>
          <w:szCs w:val="24"/>
        </w:rPr>
        <w:t xml:space="preserve"> by a mutualist pollinator may be countered by selection from an antagonist herbivores if bo</w:t>
      </w:r>
      <w:r w:rsidR="0053367E" w:rsidRPr="00B37E0F">
        <w:rPr>
          <w:rFonts w:cstheme="minorHAnsi"/>
          <w:sz w:val="24"/>
          <w:szCs w:val="24"/>
        </w:rPr>
        <w:t xml:space="preserve">th agents prefer the same </w:t>
      </w:r>
      <w:r w:rsidR="00AE17B4" w:rsidRPr="00B37E0F">
        <w:rPr>
          <w:rFonts w:cstheme="minorHAnsi"/>
          <w:sz w:val="24"/>
          <w:szCs w:val="24"/>
        </w:rPr>
        <w:t>colour</w:t>
      </w:r>
      <w:r w:rsidR="00E07165" w:rsidRPr="00B37E0F">
        <w:rPr>
          <w:rFonts w:cstheme="minorHAnsi"/>
          <w:sz w:val="24"/>
          <w:szCs w:val="24"/>
        </w:rPr>
        <w:t xml:space="preserve"> </w:t>
      </w:r>
      <w:r w:rsidR="00E07165" w:rsidRPr="00B37E0F">
        <w:rPr>
          <w:rFonts w:cstheme="minorHAnsi"/>
          <w:sz w:val="24"/>
          <w:szCs w:val="24"/>
        </w:rPr>
        <w:fldChar w:fldCharType="begin"/>
      </w:r>
      <w:r w:rsidR="009C72EB" w:rsidRPr="00B37E0F">
        <w:rPr>
          <w:rFonts w:cstheme="minorHAnsi"/>
          <w:sz w:val="24"/>
          <w:szCs w:val="24"/>
        </w:rPr>
        <w:instrText xml:space="preserve"> ADDIN EN.CITE &lt;EndNote&gt;&lt;Cite&gt;&lt;Author&gt;Strauss&lt;/Author&gt;&lt;Year&gt;2004&lt;/Year&gt;&lt;RecNum&gt;528&lt;/RecNum&gt;&lt;DisplayText&gt;&lt;style face="superscript"&gt;5&lt;/style&gt;&lt;/DisplayText&gt;&lt;record&gt;&lt;rec-number&gt;528&lt;/rec-number&gt;&lt;foreign-keys&gt;&lt;key app="EN" db-id="509dv25tmpxa9vetvw35s2rcpvzap9w2vfst" timestamp="1566141297" guid="f850b9e3-91e2-4847-8d93-4cb9c0216170"&gt;528&lt;/key&gt;&lt;/foreign-keys&gt;&lt;ref-type name="Journal Article"&gt;17&lt;/ref-type&gt;&lt;contributors&gt;&lt;authors&gt;&lt;author&gt;Strauss, Sharon Y.&lt;/author&gt;&lt;author&gt;Irwin, Rebecca E.&lt;/author&gt;&lt;author&gt;Lambrix, Virginia M.&lt;/author&gt;&lt;/authors&gt;&lt;/contributors&gt;&lt;titles&gt;&lt;title&gt;Optimal defence theory and flower petal colour predict variation in the secondary chemistry of wild radish&lt;/title&gt;&lt;/titles&gt;&lt;pages&gt;132-141&lt;/pages&gt;&lt;volume&gt;92&lt;/volume&gt;&lt;number&gt;1&lt;/number&gt;&lt;dates&gt;&lt;year&gt;2004&lt;/year&gt;&lt;/dates&gt;&lt;isbn&gt;0022-0477&lt;/isbn&gt;&lt;urls&gt;&lt;related-urls&gt;&lt;url&gt;https://besjournals.onlinelibrary.wiley.com/doi/abs/10.1111/j.1365-2745.2004.00843.x&lt;/url&gt;&lt;/related-urls&gt;&lt;/urls&gt;&lt;electronic-resource-num&gt;10.1111/j.1365-2745.2004.00843.x&lt;/electronic-resource-num&gt;&lt;/record&gt;&lt;/Cite&gt;&lt;/EndNote&gt;</w:instrText>
      </w:r>
      <w:r w:rsidR="00E07165" w:rsidRPr="00B37E0F">
        <w:rPr>
          <w:rFonts w:cstheme="minorHAnsi"/>
          <w:sz w:val="24"/>
          <w:szCs w:val="24"/>
        </w:rPr>
        <w:fldChar w:fldCharType="separate"/>
      </w:r>
      <w:r w:rsidR="009C72EB" w:rsidRPr="00B37E0F">
        <w:rPr>
          <w:rFonts w:cstheme="minorHAnsi"/>
          <w:sz w:val="24"/>
          <w:szCs w:val="24"/>
          <w:vertAlign w:val="superscript"/>
        </w:rPr>
        <w:t>5</w:t>
      </w:r>
      <w:r w:rsidR="00E07165" w:rsidRPr="00B37E0F">
        <w:rPr>
          <w:rFonts w:cstheme="minorHAnsi"/>
          <w:sz w:val="24"/>
          <w:szCs w:val="24"/>
        </w:rPr>
        <w:fldChar w:fldCharType="end"/>
      </w:r>
      <w:r w:rsidR="00E07165" w:rsidRPr="00B37E0F">
        <w:rPr>
          <w:rFonts w:cstheme="minorHAnsi"/>
          <w:sz w:val="24"/>
          <w:szCs w:val="24"/>
        </w:rPr>
        <w:t xml:space="preserve">. </w:t>
      </w:r>
      <w:r w:rsidR="00D60A5B" w:rsidRPr="00B37E0F">
        <w:rPr>
          <w:rFonts w:cstheme="minorHAnsi"/>
          <w:sz w:val="24"/>
          <w:szCs w:val="24"/>
        </w:rPr>
        <w:t>One explanation for the links between defensive compounds and petal colour may be that genes controlling flower colour</w:t>
      </w:r>
      <w:r w:rsidR="0053367E" w:rsidRPr="00B37E0F">
        <w:rPr>
          <w:rFonts w:cstheme="minorHAnsi"/>
          <w:sz w:val="24"/>
          <w:szCs w:val="24"/>
        </w:rPr>
        <w:t xml:space="preserve"> could</w:t>
      </w:r>
      <w:r w:rsidR="00D60A5B" w:rsidRPr="00B37E0F">
        <w:rPr>
          <w:rFonts w:cstheme="minorHAnsi"/>
          <w:sz w:val="24"/>
          <w:szCs w:val="24"/>
        </w:rPr>
        <w:t xml:space="preserve"> directly influence plant resistance to herbivores, if pleiotropic effects exist between the synthesis</w:t>
      </w:r>
      <w:r w:rsidR="00073D96" w:rsidRPr="00B37E0F">
        <w:rPr>
          <w:rFonts w:cstheme="minorHAnsi"/>
          <w:sz w:val="24"/>
          <w:szCs w:val="24"/>
        </w:rPr>
        <w:t xml:space="preserve"> or regulation</w:t>
      </w:r>
      <w:r w:rsidR="00D60A5B" w:rsidRPr="00B37E0F">
        <w:rPr>
          <w:rFonts w:cstheme="minorHAnsi"/>
          <w:sz w:val="24"/>
          <w:szCs w:val="24"/>
        </w:rPr>
        <w:t xml:space="preserve"> of floral pigments and defensive plant compounds</w:t>
      </w:r>
      <w:r w:rsidR="00ED754E" w:rsidRPr="00B37E0F">
        <w:rPr>
          <w:rFonts w:cstheme="minorHAnsi"/>
          <w:sz w:val="24"/>
          <w:szCs w:val="24"/>
        </w:rPr>
        <w:t xml:space="preserve"> </w:t>
      </w:r>
      <w:r w:rsidR="00ED754E" w:rsidRPr="00B37E0F">
        <w:rPr>
          <w:rFonts w:cstheme="minorHAnsi"/>
          <w:sz w:val="24"/>
          <w:szCs w:val="24"/>
        </w:rPr>
        <w:fldChar w:fldCharType="begin">
          <w:fldData xml:space="preserve">PEVuZE5vdGU+PENpdGU+PEF1dGhvcj5TaW1tczwvQXV0aG9yPjxZZWFyPjE5OTY8L1llYXI+PFJl
Y051bT41Mjk8L1JlY051bT48RGlzcGxheVRleHQ+PHN0eWxlIGZhY2U9InN1cGVyc2NyaXB0Ij4z
LDY8L3N0eWxlPjwvRGlzcGxheVRleHQ+PHJlY29yZD48cmVjLW51bWJlcj41Mjk8L3JlYy1udW1i
ZXI+PGZvcmVpZ24ta2V5cz48a2V5IGFwcD0iRU4iIGRiLWlkPSI1MDlkdjI1dG1weGE5dmV0dncz
NXMycmNwdnphcDl3MnZmc3QiIHRpbWVzdGFtcD0iMTU2NjE0MTM4MSIgZ3VpZD0iZDZiY2JkMzAt
MDA4NS00M2JhLWI0NDYtOTcyYWE3N2JmYjJjIj41Mjk8L2tleT48L2ZvcmVpZ24ta2V5cz48cmVm
LXR5cGUgbmFtZT0iSm91cm5hbCBBcnRpY2xlIj4xNzwvcmVmLXR5cGU+PGNvbnRyaWJ1dG9ycz48
YXV0aG9ycz48YXV0aG9yPlNpbW1zLCBFbGxlbiBMLjwvYXV0aG9yPjxhdXRob3I+QnVjaGVyLCBN
YXJnaXQgQS48L2F1dGhvcj48L2F1dGhvcnM+PC9jb250cmlidXRvcnM+PHRpdGxlcz48dGl0bGU+
UGxlaW90cm9waWMgRWZmZWN0cyBvZiBGbG93ZXItQ29sb3IgSW50ZW5zaXR5IG9uIEhlcmJpdm9y
ZSBQZXJmb3JtYW5jZSBvbiBJcG9tb2VhIHB1cnB1cmVhPC90aXRsZT48c2Vjb25kYXJ5LXRpdGxl
PkV2b2x1dGlvbjwvc2Vjb25kYXJ5LXRpdGxlPjwvdGl0bGVzPjxwZXJpb2RpY2FsPjxmdWxsLXRp
dGxlPkV2b2x1dGlvbjwvZnVsbC10aXRsZT48L3BlcmlvZGljYWw+PHBhZ2VzPjk1Ny05NjM8L3Bh
Z2VzPjx2b2x1bWU+NTA8L3ZvbHVtZT48bnVtYmVyPjI8L251bWJlcj48ZGF0ZXM+PHllYXI+MTk5
NjwveWVhcj48L2RhdGVzPjxwdWJsaXNoZXI+W1NvY2lldHkgZm9yIHRoZSBTdHVkeSBvZiBFdm9s
dXRpb24sIFdpbGV5XTwvcHVibGlzaGVyPjxpc2JuPjAwMTQzODIwLCAxNTU4NTY0NjwvaXNibj48
dXJscz48cmVsYXRlZC11cmxzPjx1cmw+aHR0cDovL3d3dy5qc3Rvci5vcmcvc3RhYmxlLzI0MTA4
NzE8L3VybD48L3JlbGF0ZWQtdXJscz48L3VybHM+PGN1c3RvbTE+RnVsbCBwdWJsaWNhdGlvbiBk
YXRlOiBBcHIuLCAxOTk2PC9jdXN0b20xPjxlbGVjdHJvbmljLXJlc291cmNlLW51bT4xMC4yMzA3
LzI0MTA4NzE8L2VsZWN0cm9uaWMtcmVzb3VyY2UtbnVtPjxyZW1vdGUtZGF0YWJhc2UtbmFtZT5K
U1RPUjwvcmVtb3RlLWRhdGFiYXNlLW5hbWU+PC9yZWNvcmQ+PC9DaXRlPjxDaXRlPjxBdXRob3I+
RmluZWJsdW08L0F1dGhvcj48WWVhcj4xOTk3PC9ZZWFyPjxSZWNOdW0+NTMyPC9SZWNOdW0+PHJl
Y29yZD48cmVjLW51bWJlcj41MzI8L3JlYy1udW1iZXI+PGZvcmVpZ24ta2V5cz48a2V5IGFwcD0i
RU4iIGRiLWlkPSI1MDlkdjI1dG1weGE5dmV0dnczNXMycmNwdnphcDl3MnZmc3QiIHRpbWVzdGFt
cD0iMTU2NjE0MTY3OSIgZ3VpZD0iNmE5NTkwNGMtN2FjZC00YmM4LWFlMDctMWE4N2E2NGI4MjY4
Ij41MzI8L2tleT48L2ZvcmVpZ24ta2V5cz48cmVmLXR5cGUgbmFtZT0iSm91cm5hbCBBcnRpY2xl
Ij4xNzwvcmVmLXR5cGU+PGNvbnRyaWJ1dG9ycz48YXV0aG9ycz48YXV0aG9yPkZpbmVibHVtLCBX
ZW5keSBMLjwvYXV0aG9yPjxhdXRob3I+UmF1c2hlciwgTWFyayBELjwvYXV0aG9yPjwvYXV0aG9y
cz48L2NvbnRyaWJ1dG9ycz48dGl0bGVzPjx0aXRsZT48c3R5bGUgZmFjZT0ibm9ybWFsIiBmb250
PSJkZWZhdWx0IiBzaXplPSIxMDAlIj5EbyBmbG9yYWwgcGlnbWVudGF0aW9uIGdlbmVzIGFsc28g
aW5mbHVlbmNlIHJlc2lzdGFuY2UgdG8gZW5lbWllcz8gVGhlIHcgbG9jdXMgaW4gPC9zdHlsZT48
c3R5bGUgZmFjZT0iaXRhbGljIiBmb250PSJkZWZhdWx0IiBzaXplPSIxMDAlIj5JcG9tb2VhIHB1
cnB1cmVhPC9zdHlsZT48L3RpdGxlPjxzZWNvbmRhcnktdGl0bGU+RWNvbG9neSA8L3NlY29uZGFy
eS10aXRsZT48L3RpdGxlcz48cGVyaW9kaWNhbD48ZnVsbC10aXRsZT5FY29sb2d5PC9mdWxsLXRp
dGxlPjwvcGVyaW9kaWNhbD48cGFnZXM+MTY0Ni0xNjU0PC9wYWdlcz48dm9sdW1lPjc4PC92b2x1
bWU+PG51bWJlcj42PC9udW1iZXI+PGRhdGVzPjx5ZWFyPjE5OTc8L3llYXI+PC9kYXRlcz48aXNi
bj4wMDEyLTk2NTg8L2lzYm4+PHVybHM+PHJlbGF0ZWQtdXJscz48dXJsPmh0dHBzOi8vZXNham91
cm5hbHMub25saW5lbGlicmFyeS53aWxleS5jb20vZG9pL2Ficy8xMC4xODkwLzAwMTItOTY1OCUy
ODE5OTclMjkwNzglNUIxNjQ2JTNBREZQR0FJJTVEMi4wLkNPJTNCMjwvdXJsPjwvcmVsYXRlZC11
cmxzPjwvdXJscz48ZWxlY3Ryb25pYy1yZXNvdXJjZS1udW0+MTAuMTg5MC8wMDEyLTk2NTgoMTk5
NykwNzhbMTY0NjpEZnBnYWldMi4wLkNvOzI8L2VsZWN0cm9uaWMtcmVzb3VyY2UtbnVtPjwvcmVj
b3JkPjwvQ2l0ZT48L0VuZE5vdGU+
</w:fldData>
        </w:fldChar>
      </w:r>
      <w:r w:rsidR="009B0A08" w:rsidRPr="00B37E0F">
        <w:rPr>
          <w:rFonts w:cstheme="minorHAnsi"/>
          <w:sz w:val="24"/>
          <w:szCs w:val="24"/>
        </w:rPr>
        <w:instrText xml:space="preserve"> ADDIN EN.CITE </w:instrText>
      </w:r>
      <w:r w:rsidR="009B0A08" w:rsidRPr="00B37E0F">
        <w:rPr>
          <w:rFonts w:cstheme="minorHAnsi"/>
          <w:sz w:val="24"/>
          <w:szCs w:val="24"/>
        </w:rPr>
        <w:fldChar w:fldCharType="begin">
          <w:fldData xml:space="preserve">PEVuZE5vdGU+PENpdGU+PEF1dGhvcj5TaW1tczwvQXV0aG9yPjxZZWFyPjE5OTY8L1llYXI+PFJl
Y051bT41Mjk8L1JlY051bT48RGlzcGxheVRleHQ+PHN0eWxlIGZhY2U9InN1cGVyc2NyaXB0Ij4z
LDY8L3N0eWxlPjwvRGlzcGxheVRleHQ+PHJlY29yZD48cmVjLW51bWJlcj41Mjk8L3JlYy1udW1i
ZXI+PGZvcmVpZ24ta2V5cz48a2V5IGFwcD0iRU4iIGRiLWlkPSI1MDlkdjI1dG1weGE5dmV0dncz
NXMycmNwdnphcDl3MnZmc3QiIHRpbWVzdGFtcD0iMTU2NjE0MTM4MSIgZ3VpZD0iZDZiY2JkMzAt
MDA4NS00M2JhLWI0NDYtOTcyYWE3N2JmYjJjIj41Mjk8L2tleT48L2ZvcmVpZ24ta2V5cz48cmVm
LXR5cGUgbmFtZT0iSm91cm5hbCBBcnRpY2xlIj4xNzwvcmVmLXR5cGU+PGNvbnRyaWJ1dG9ycz48
YXV0aG9ycz48YXV0aG9yPlNpbW1zLCBFbGxlbiBMLjwvYXV0aG9yPjxhdXRob3I+QnVjaGVyLCBN
YXJnaXQgQS48L2F1dGhvcj48L2F1dGhvcnM+PC9jb250cmlidXRvcnM+PHRpdGxlcz48dGl0bGU+
UGxlaW90cm9waWMgRWZmZWN0cyBvZiBGbG93ZXItQ29sb3IgSW50ZW5zaXR5IG9uIEhlcmJpdm9y
ZSBQZXJmb3JtYW5jZSBvbiBJcG9tb2VhIHB1cnB1cmVhPC90aXRsZT48c2Vjb25kYXJ5LXRpdGxl
PkV2b2x1dGlvbjwvc2Vjb25kYXJ5LXRpdGxlPjwvdGl0bGVzPjxwZXJpb2RpY2FsPjxmdWxsLXRp
dGxlPkV2b2x1dGlvbjwvZnVsbC10aXRsZT48L3BlcmlvZGljYWw+PHBhZ2VzPjk1Ny05NjM8L3Bh
Z2VzPjx2b2x1bWU+NTA8L3ZvbHVtZT48bnVtYmVyPjI8L251bWJlcj48ZGF0ZXM+PHllYXI+MTk5
NjwveWVhcj48L2RhdGVzPjxwdWJsaXNoZXI+W1NvY2lldHkgZm9yIHRoZSBTdHVkeSBvZiBFdm9s
dXRpb24sIFdpbGV5XTwvcHVibGlzaGVyPjxpc2JuPjAwMTQzODIwLCAxNTU4NTY0NjwvaXNibj48
dXJscz48cmVsYXRlZC11cmxzPjx1cmw+aHR0cDovL3d3dy5qc3Rvci5vcmcvc3RhYmxlLzI0MTA4
NzE8L3VybD48L3JlbGF0ZWQtdXJscz48L3VybHM+PGN1c3RvbTE+RnVsbCBwdWJsaWNhdGlvbiBk
YXRlOiBBcHIuLCAxOTk2PC9jdXN0b20xPjxlbGVjdHJvbmljLXJlc291cmNlLW51bT4xMC4yMzA3
LzI0MTA4NzE8L2VsZWN0cm9uaWMtcmVzb3VyY2UtbnVtPjxyZW1vdGUtZGF0YWJhc2UtbmFtZT5K
U1RPUjwvcmVtb3RlLWRhdGFiYXNlLW5hbWU+PC9yZWNvcmQ+PC9DaXRlPjxDaXRlPjxBdXRob3I+
RmluZWJsdW08L0F1dGhvcj48WWVhcj4xOTk3PC9ZZWFyPjxSZWNOdW0+NTMyPC9SZWNOdW0+PHJl
Y29yZD48cmVjLW51bWJlcj41MzI8L3JlYy1udW1iZXI+PGZvcmVpZ24ta2V5cz48a2V5IGFwcD0i
RU4iIGRiLWlkPSI1MDlkdjI1dG1weGE5dmV0dnczNXMycmNwdnphcDl3MnZmc3QiIHRpbWVzdGFt
cD0iMTU2NjE0MTY3OSIgZ3VpZD0iNmE5NTkwNGMtN2FjZC00YmM4LWFlMDctMWE4N2E2NGI4MjY4
Ij41MzI8L2tleT48L2ZvcmVpZ24ta2V5cz48cmVmLXR5cGUgbmFtZT0iSm91cm5hbCBBcnRpY2xl
Ij4xNzwvcmVmLXR5cGU+PGNvbnRyaWJ1dG9ycz48YXV0aG9ycz48YXV0aG9yPkZpbmVibHVtLCBX
ZW5keSBMLjwvYXV0aG9yPjxhdXRob3I+UmF1c2hlciwgTWFyayBELjwvYXV0aG9yPjwvYXV0aG9y
cz48L2NvbnRyaWJ1dG9ycz48dGl0bGVzPjx0aXRsZT48c3R5bGUgZmFjZT0ibm9ybWFsIiBmb250
PSJkZWZhdWx0IiBzaXplPSIxMDAlIj5EbyBmbG9yYWwgcGlnbWVudGF0aW9uIGdlbmVzIGFsc28g
aW5mbHVlbmNlIHJlc2lzdGFuY2UgdG8gZW5lbWllcz8gVGhlIHcgbG9jdXMgaW4gPC9zdHlsZT48
c3R5bGUgZmFjZT0iaXRhbGljIiBmb250PSJkZWZhdWx0IiBzaXplPSIxMDAlIj5JcG9tb2VhIHB1
cnB1cmVhPC9zdHlsZT48L3RpdGxlPjxzZWNvbmRhcnktdGl0bGU+RWNvbG9neSA8L3NlY29uZGFy
eS10aXRsZT48L3RpdGxlcz48cGVyaW9kaWNhbD48ZnVsbC10aXRsZT5FY29sb2d5PC9mdWxsLXRp
dGxlPjwvcGVyaW9kaWNhbD48cGFnZXM+MTY0Ni0xNjU0PC9wYWdlcz48dm9sdW1lPjc4PC92b2x1
bWU+PG51bWJlcj42PC9udW1iZXI+PGRhdGVzPjx5ZWFyPjE5OTc8L3llYXI+PC9kYXRlcz48aXNi
bj4wMDEyLTk2NTg8L2lzYm4+PHVybHM+PHJlbGF0ZWQtdXJscz48dXJsPmh0dHBzOi8vZXNham91
cm5hbHMub25saW5lbGlicmFyeS53aWxleS5jb20vZG9pL2Ficy8xMC4xODkwLzAwMTItOTY1OCUy
ODE5OTclMjkwNzglNUIxNjQ2JTNBREZQR0FJJTVEMi4wLkNPJTNCMjwvdXJsPjwvcmVsYXRlZC11
cmxzPjwvdXJscz48ZWxlY3Ryb25pYy1yZXNvdXJjZS1udW0+MTAuMTg5MC8wMDEyLTk2NTgoMTk5
NykwNzhbMTY0NjpEZnBnYWldMi4wLkNvOzI8L2VsZWN0cm9uaWMtcmVzb3VyY2UtbnVtPjwvcmVj
b3JkPjwvQ2l0ZT48L0VuZE5vdGU+
</w:fldData>
        </w:fldChar>
      </w:r>
      <w:r w:rsidR="009B0A08" w:rsidRPr="00B37E0F">
        <w:rPr>
          <w:rFonts w:cstheme="minorHAnsi"/>
          <w:sz w:val="24"/>
          <w:szCs w:val="24"/>
        </w:rPr>
        <w:instrText xml:space="preserve"> ADDIN EN.CITE.DATA </w:instrText>
      </w:r>
      <w:r w:rsidR="009B0A08" w:rsidRPr="00B37E0F">
        <w:rPr>
          <w:rFonts w:cstheme="minorHAnsi"/>
          <w:sz w:val="24"/>
          <w:szCs w:val="24"/>
        </w:rPr>
      </w:r>
      <w:r w:rsidR="009B0A08" w:rsidRPr="00B37E0F">
        <w:rPr>
          <w:rFonts w:cstheme="minorHAnsi"/>
          <w:sz w:val="24"/>
          <w:szCs w:val="24"/>
        </w:rPr>
        <w:fldChar w:fldCharType="end"/>
      </w:r>
      <w:r w:rsidR="00ED754E" w:rsidRPr="00B37E0F">
        <w:rPr>
          <w:rFonts w:cstheme="minorHAnsi"/>
          <w:sz w:val="24"/>
          <w:szCs w:val="24"/>
        </w:rPr>
      </w:r>
      <w:r w:rsidR="00ED754E" w:rsidRPr="00B37E0F">
        <w:rPr>
          <w:rFonts w:cstheme="minorHAnsi"/>
          <w:sz w:val="24"/>
          <w:szCs w:val="24"/>
        </w:rPr>
        <w:fldChar w:fldCharType="separate"/>
      </w:r>
      <w:r w:rsidR="009C72EB" w:rsidRPr="00B37E0F">
        <w:rPr>
          <w:rFonts w:cstheme="minorHAnsi"/>
          <w:noProof/>
          <w:sz w:val="24"/>
          <w:szCs w:val="24"/>
          <w:vertAlign w:val="superscript"/>
        </w:rPr>
        <w:t>3,6</w:t>
      </w:r>
      <w:r w:rsidR="00ED754E" w:rsidRPr="00B37E0F">
        <w:rPr>
          <w:rFonts w:cstheme="minorHAnsi"/>
          <w:sz w:val="24"/>
          <w:szCs w:val="24"/>
        </w:rPr>
        <w:fldChar w:fldCharType="end"/>
      </w:r>
      <w:r w:rsidR="00ED754E" w:rsidRPr="00B37E0F">
        <w:rPr>
          <w:rFonts w:cstheme="minorHAnsi"/>
          <w:sz w:val="24"/>
          <w:szCs w:val="24"/>
        </w:rPr>
        <w:t xml:space="preserve">. </w:t>
      </w:r>
      <w:r w:rsidR="00D60A5B" w:rsidRPr="00B37E0F">
        <w:rPr>
          <w:rFonts w:cstheme="minorHAnsi"/>
          <w:sz w:val="24"/>
          <w:szCs w:val="24"/>
        </w:rPr>
        <w:t xml:space="preserve">Alternatively, if petal colour genes and </w:t>
      </w:r>
      <w:r w:rsidR="00677B03" w:rsidRPr="00B37E0F">
        <w:rPr>
          <w:rFonts w:cstheme="minorHAnsi"/>
          <w:sz w:val="24"/>
          <w:szCs w:val="24"/>
        </w:rPr>
        <w:t>defense</w:t>
      </w:r>
      <w:r w:rsidR="00D60A5B" w:rsidRPr="00B37E0F">
        <w:rPr>
          <w:rFonts w:cstheme="minorHAnsi"/>
          <w:sz w:val="24"/>
          <w:szCs w:val="24"/>
        </w:rPr>
        <w:t xml:space="preserve"> genes are tightly </w:t>
      </w:r>
      <w:r w:rsidR="00073D96" w:rsidRPr="00B37E0F">
        <w:rPr>
          <w:rFonts w:cstheme="minorHAnsi"/>
          <w:sz w:val="24"/>
          <w:szCs w:val="24"/>
        </w:rPr>
        <w:t xml:space="preserve">physically </w:t>
      </w:r>
      <w:r w:rsidR="00D60A5B" w:rsidRPr="00B37E0F">
        <w:rPr>
          <w:rFonts w:cstheme="minorHAnsi"/>
          <w:sz w:val="24"/>
          <w:szCs w:val="24"/>
        </w:rPr>
        <w:t>linked, then selection on one trait may cause correlated changes in values of the other trait.</w:t>
      </w:r>
      <w:r w:rsidR="00073D96" w:rsidRPr="00B37E0F">
        <w:rPr>
          <w:rFonts w:cstheme="minorHAnsi"/>
          <w:sz w:val="24"/>
          <w:szCs w:val="24"/>
        </w:rPr>
        <w:t xml:space="preserve"> </w:t>
      </w:r>
      <w:r w:rsidR="00DE1C5F" w:rsidRPr="00B37E0F">
        <w:rPr>
          <w:rFonts w:cstheme="minorHAnsi"/>
          <w:sz w:val="24"/>
          <w:szCs w:val="24"/>
        </w:rPr>
        <w:t xml:space="preserve">Although, maintenance of defense-related petal </w:t>
      </w:r>
      <w:r w:rsidR="00AE17B4" w:rsidRPr="00B37E0F">
        <w:rPr>
          <w:rFonts w:cstheme="minorHAnsi"/>
          <w:sz w:val="24"/>
          <w:szCs w:val="24"/>
        </w:rPr>
        <w:t>colour</w:t>
      </w:r>
      <w:r w:rsidR="00DE1C5F" w:rsidRPr="00B37E0F">
        <w:rPr>
          <w:rFonts w:cstheme="minorHAnsi"/>
          <w:sz w:val="24"/>
          <w:szCs w:val="24"/>
        </w:rPr>
        <w:t xml:space="preserve"> polymorphism seems to be pervasive in nature, experimental </w:t>
      </w:r>
      <w:proofErr w:type="gramStart"/>
      <w:r w:rsidR="00DE1C5F" w:rsidRPr="00B37E0F">
        <w:rPr>
          <w:rFonts w:cstheme="minorHAnsi"/>
          <w:sz w:val="24"/>
          <w:szCs w:val="24"/>
        </w:rPr>
        <w:t>evidences</w:t>
      </w:r>
      <w:proofErr w:type="gramEnd"/>
      <w:r w:rsidR="00DE1C5F" w:rsidRPr="00B37E0F">
        <w:rPr>
          <w:rFonts w:cstheme="minorHAnsi"/>
          <w:sz w:val="24"/>
          <w:szCs w:val="24"/>
        </w:rPr>
        <w:t xml:space="preserve"> illustrating the genomic basis of such evolutionary trade-off is lacking. We will perform the first evaluation of this</w:t>
      </w:r>
      <w:r w:rsidR="0053367E" w:rsidRPr="00B37E0F">
        <w:rPr>
          <w:rFonts w:cstheme="minorHAnsi"/>
          <w:sz w:val="24"/>
          <w:szCs w:val="24"/>
        </w:rPr>
        <w:t xml:space="preserve"> hypothesis, using the state-of-the-</w:t>
      </w:r>
      <w:r w:rsidR="00AC6F8F" w:rsidRPr="00B37E0F">
        <w:rPr>
          <w:rFonts w:cstheme="minorHAnsi"/>
          <w:sz w:val="24"/>
          <w:szCs w:val="24"/>
        </w:rPr>
        <w:t xml:space="preserve">art genomic analyses to illustrate the evolutionary mechanisms underlying the maintenance of such </w:t>
      </w:r>
      <w:r w:rsidR="00AE17B4" w:rsidRPr="00B37E0F">
        <w:rPr>
          <w:rFonts w:cstheme="minorHAnsi"/>
          <w:sz w:val="24"/>
          <w:szCs w:val="24"/>
        </w:rPr>
        <w:t>colour</w:t>
      </w:r>
      <w:r w:rsidR="00AC6F8F" w:rsidRPr="00B37E0F">
        <w:rPr>
          <w:rFonts w:cstheme="minorHAnsi"/>
          <w:sz w:val="24"/>
          <w:szCs w:val="24"/>
        </w:rPr>
        <w:t xml:space="preserve"> polymorphism. </w:t>
      </w:r>
    </w:p>
    <w:p w14:paraId="21E10A01" w14:textId="68652861" w:rsidR="003872BF" w:rsidRPr="00B37E0F" w:rsidRDefault="00D60A5B" w:rsidP="00EA667F">
      <w:pPr>
        <w:spacing w:line="360" w:lineRule="auto"/>
        <w:ind w:firstLine="709"/>
        <w:jc w:val="both"/>
        <w:rPr>
          <w:rFonts w:cstheme="minorHAnsi"/>
          <w:sz w:val="24"/>
          <w:szCs w:val="24"/>
        </w:rPr>
      </w:pPr>
      <w:r w:rsidRPr="00B37E0F">
        <w:rPr>
          <w:rFonts w:cstheme="minorHAnsi"/>
          <w:sz w:val="24"/>
          <w:szCs w:val="24"/>
        </w:rPr>
        <w:t xml:space="preserve">One example of how non-pollinating agents may affect the frequency of </w:t>
      </w:r>
      <w:r w:rsidR="00AE17B4" w:rsidRPr="00B37E0F">
        <w:rPr>
          <w:rFonts w:cstheme="minorHAnsi"/>
          <w:sz w:val="24"/>
          <w:szCs w:val="24"/>
        </w:rPr>
        <w:t>colour</w:t>
      </w:r>
      <w:r w:rsidRPr="00B37E0F">
        <w:rPr>
          <w:rFonts w:cstheme="minorHAnsi"/>
          <w:sz w:val="24"/>
          <w:szCs w:val="24"/>
        </w:rPr>
        <w:t xml:space="preserve"> morphs can be found in wild radish, </w:t>
      </w:r>
      <w:r w:rsidRPr="00B37E0F">
        <w:rPr>
          <w:rFonts w:cstheme="minorHAnsi"/>
          <w:i/>
          <w:iCs/>
          <w:sz w:val="24"/>
          <w:szCs w:val="24"/>
        </w:rPr>
        <w:t xml:space="preserve">Raphanus sativus </w:t>
      </w:r>
      <w:r w:rsidRPr="00B37E0F">
        <w:rPr>
          <w:rFonts w:cstheme="minorHAnsi"/>
          <w:sz w:val="24"/>
          <w:szCs w:val="24"/>
        </w:rPr>
        <w:t xml:space="preserve">(Brassicaceae). </w:t>
      </w:r>
      <w:r w:rsidR="00073D96" w:rsidRPr="00B37E0F">
        <w:rPr>
          <w:rFonts w:cstheme="minorHAnsi"/>
          <w:sz w:val="24"/>
          <w:szCs w:val="24"/>
        </w:rPr>
        <w:t>Approximately</w:t>
      </w:r>
      <w:r w:rsidR="00A83CCC" w:rsidRPr="00B37E0F">
        <w:rPr>
          <w:rFonts w:cstheme="minorHAnsi"/>
          <w:sz w:val="24"/>
          <w:szCs w:val="24"/>
        </w:rPr>
        <w:t xml:space="preserve"> 100 years ago, two species of radish (</w:t>
      </w:r>
      <w:r w:rsidR="00A83CCC" w:rsidRPr="00B37E0F">
        <w:rPr>
          <w:rFonts w:cstheme="minorHAnsi"/>
          <w:i/>
          <w:iCs/>
          <w:sz w:val="24"/>
          <w:szCs w:val="24"/>
        </w:rPr>
        <w:t xml:space="preserve">Raphanus raphanistrum </w:t>
      </w:r>
      <w:r w:rsidR="00A83CCC" w:rsidRPr="00B37E0F">
        <w:rPr>
          <w:rFonts w:cstheme="minorHAnsi"/>
          <w:sz w:val="24"/>
          <w:szCs w:val="24"/>
        </w:rPr>
        <w:t xml:space="preserve">and the cultivated radish </w:t>
      </w:r>
      <w:r w:rsidR="00A83CCC" w:rsidRPr="00B37E0F">
        <w:rPr>
          <w:rFonts w:cstheme="minorHAnsi"/>
          <w:i/>
          <w:iCs/>
          <w:sz w:val="24"/>
          <w:szCs w:val="24"/>
        </w:rPr>
        <w:t>R. sativus</w:t>
      </w:r>
      <w:r w:rsidR="00A83CCC" w:rsidRPr="00B37E0F">
        <w:rPr>
          <w:rFonts w:cstheme="minorHAnsi"/>
          <w:sz w:val="24"/>
          <w:szCs w:val="24"/>
        </w:rPr>
        <w:t xml:space="preserve">) were introduced into California from Europe and became naturalized. By the early 20th century, a few apparent hybrids were observed in the wild, and by the 1960s some populations were completely composed of morphologically intermediate plants, which came to be known as ‘wild radish’ </w:t>
      </w:r>
      <w:r w:rsidR="00ED754E" w:rsidRPr="00B37E0F">
        <w:rPr>
          <w:rFonts w:cstheme="minorHAnsi"/>
          <w:sz w:val="24"/>
          <w:szCs w:val="24"/>
        </w:rPr>
        <w:fldChar w:fldCharType="begin"/>
      </w:r>
      <w:r w:rsidR="009B0A08" w:rsidRPr="00B37E0F">
        <w:rPr>
          <w:rFonts w:cstheme="minorHAnsi"/>
          <w:sz w:val="24"/>
          <w:szCs w:val="24"/>
        </w:rPr>
        <w:instrText xml:space="preserve"> ADDIN EN.CITE &lt;EndNote&gt;&lt;Cite&gt;&lt;Author&gt;Panetsos&lt;/Author&gt;&lt;Year&gt;1967&lt;/Year&gt;&lt;RecNum&gt;535&lt;/RecNum&gt;&lt;DisplayText&gt;&lt;style face="superscript"&gt;7&lt;/style&gt;&lt;/DisplayText&gt;&lt;record&gt;&lt;rec-number&gt;535&lt;/rec-number&gt;&lt;foreign-keys&gt;&lt;key app="EN" db-id="509dv25tmpxa9vetvw35s2rcpvzap9w2vfst" timestamp="1566142219" guid="bc0f79fc-29c9-493f-8b11-b3c70cb41b91"&gt;535&lt;/key&gt;&lt;/foreign-keys&gt;&lt;ref-type name="Journal Article"&gt;17&lt;/ref-type&gt;&lt;contributors&gt;&lt;authors&gt;&lt;author&gt;Panetsos, C. A.&lt;/author&gt;&lt;author&gt;Baker, H. G.&lt;/author&gt;&lt;/authors&gt;&lt;/contributors&gt;&lt;titles&gt;&lt;title&gt;&lt;style face="normal" font="default" size="100%"&gt;The origin of variation in “wild”&lt;/style&gt;&lt;style face="italic" font="default" size="100%"&gt;Raphanus sativus&lt;/style&gt;&lt;style face="normal" font="default" size="100%"&gt; (Cruciferae) in California&lt;/style&gt;&lt;/title&gt;&lt;secondary-title&gt;Genetica&lt;/secondary-title&gt;&lt;/titles&gt;&lt;periodical&gt;&lt;full-title&gt;Genetica&lt;/full-title&gt;&lt;/periodical&gt;&lt;pages&gt;243-274&lt;/pages&gt;&lt;volume&gt;38&lt;/volume&gt;&lt;number&gt;1&lt;/number&gt;&lt;dates&gt;&lt;year&gt;1967&lt;/year&gt;&lt;pub-dates&gt;&lt;date&gt;December 01&lt;/date&gt;&lt;/pub-dates&gt;&lt;/dates&gt;&lt;isbn&gt;1573-6857&lt;/isbn&gt;&lt;label&gt;Panetsos1967&lt;/label&gt;&lt;work-type&gt;journal article&lt;/work-type&gt;&lt;urls&gt;&lt;related-urls&gt;&lt;url&gt;https://doi.org/10.1007/BF01507462&lt;/url&gt;&lt;/related-urls&gt;&lt;/urls&gt;&lt;electronic-resource-num&gt;10.1007/bf01507462&lt;/electronic-resource-num&gt;&lt;/record&gt;&lt;/Cite&gt;&lt;/EndNote&gt;</w:instrText>
      </w:r>
      <w:r w:rsidR="00ED754E" w:rsidRPr="00B37E0F">
        <w:rPr>
          <w:rFonts w:cstheme="minorHAnsi"/>
          <w:sz w:val="24"/>
          <w:szCs w:val="24"/>
        </w:rPr>
        <w:fldChar w:fldCharType="separate"/>
      </w:r>
      <w:r w:rsidR="009C72EB" w:rsidRPr="00B37E0F">
        <w:rPr>
          <w:rFonts w:cstheme="minorHAnsi"/>
          <w:noProof/>
          <w:sz w:val="24"/>
          <w:szCs w:val="24"/>
          <w:vertAlign w:val="superscript"/>
        </w:rPr>
        <w:t>7</w:t>
      </w:r>
      <w:r w:rsidR="00ED754E" w:rsidRPr="00B37E0F">
        <w:rPr>
          <w:rFonts w:cstheme="minorHAnsi"/>
          <w:sz w:val="24"/>
          <w:szCs w:val="24"/>
        </w:rPr>
        <w:fldChar w:fldCharType="end"/>
      </w:r>
      <w:r w:rsidR="00A83CCC" w:rsidRPr="00B37E0F">
        <w:rPr>
          <w:rFonts w:cstheme="minorHAnsi"/>
          <w:sz w:val="24"/>
          <w:szCs w:val="24"/>
        </w:rPr>
        <w:t xml:space="preserve">. </w:t>
      </w:r>
      <w:r w:rsidR="00810148" w:rsidRPr="00B37E0F">
        <w:rPr>
          <w:rFonts w:cstheme="minorHAnsi"/>
          <w:sz w:val="24"/>
          <w:szCs w:val="24"/>
        </w:rPr>
        <w:t>Presently</w:t>
      </w:r>
      <w:r w:rsidR="00653312" w:rsidRPr="00B37E0F">
        <w:rPr>
          <w:rFonts w:cstheme="minorHAnsi"/>
          <w:sz w:val="24"/>
          <w:szCs w:val="24"/>
        </w:rPr>
        <w:t>, wild</w:t>
      </w:r>
      <w:r w:rsidR="00A83CCC" w:rsidRPr="00B37E0F">
        <w:rPr>
          <w:rFonts w:cstheme="minorHAnsi"/>
          <w:sz w:val="24"/>
          <w:szCs w:val="24"/>
        </w:rPr>
        <w:t xml:space="preserve"> populations of the </w:t>
      </w:r>
      <w:r w:rsidR="00073D96" w:rsidRPr="00B37E0F">
        <w:rPr>
          <w:rFonts w:cstheme="minorHAnsi"/>
          <w:sz w:val="24"/>
          <w:szCs w:val="24"/>
        </w:rPr>
        <w:t xml:space="preserve">two </w:t>
      </w:r>
      <w:r w:rsidR="00A83CCC" w:rsidRPr="00B37E0F">
        <w:rPr>
          <w:rFonts w:cstheme="minorHAnsi"/>
          <w:sz w:val="24"/>
          <w:szCs w:val="24"/>
        </w:rPr>
        <w:t>parental species ha</w:t>
      </w:r>
      <w:r w:rsidR="00073D96" w:rsidRPr="00B37E0F">
        <w:rPr>
          <w:rFonts w:cstheme="minorHAnsi"/>
          <w:sz w:val="24"/>
          <w:szCs w:val="24"/>
        </w:rPr>
        <w:t xml:space="preserve">d actually </w:t>
      </w:r>
      <w:r w:rsidR="00A83CCC" w:rsidRPr="00B37E0F">
        <w:rPr>
          <w:rFonts w:cstheme="minorHAnsi"/>
          <w:sz w:val="24"/>
          <w:szCs w:val="24"/>
        </w:rPr>
        <w:t xml:space="preserve">been </w:t>
      </w:r>
      <w:r w:rsidR="00073D96" w:rsidRPr="00B37E0F">
        <w:rPr>
          <w:rFonts w:cstheme="minorHAnsi"/>
          <w:sz w:val="24"/>
          <w:szCs w:val="24"/>
        </w:rPr>
        <w:t xml:space="preserve">replaced by a hybrid swarm </w:t>
      </w:r>
      <w:r w:rsidR="00A83CCC" w:rsidRPr="00B37E0F">
        <w:rPr>
          <w:rFonts w:cstheme="minorHAnsi"/>
          <w:sz w:val="24"/>
          <w:szCs w:val="24"/>
        </w:rPr>
        <w:t>in California</w:t>
      </w:r>
      <w:r w:rsidR="00653312" w:rsidRPr="00B37E0F">
        <w:rPr>
          <w:rFonts w:cstheme="minorHAnsi"/>
          <w:sz w:val="24"/>
          <w:szCs w:val="24"/>
        </w:rPr>
        <w:t>, and</w:t>
      </w:r>
      <w:r w:rsidR="00AC6F8F" w:rsidRPr="00B37E0F">
        <w:rPr>
          <w:rFonts w:cstheme="minorHAnsi"/>
          <w:sz w:val="24"/>
          <w:szCs w:val="24"/>
        </w:rPr>
        <w:t xml:space="preserve"> </w:t>
      </w:r>
      <w:r w:rsidR="00653312" w:rsidRPr="00B37E0F">
        <w:rPr>
          <w:rFonts w:cstheme="minorHAnsi"/>
          <w:sz w:val="24"/>
          <w:szCs w:val="24"/>
        </w:rPr>
        <w:t>t</w:t>
      </w:r>
      <w:r w:rsidR="00AC6F8F" w:rsidRPr="00B37E0F">
        <w:rPr>
          <w:rFonts w:cstheme="minorHAnsi"/>
          <w:sz w:val="24"/>
          <w:szCs w:val="24"/>
        </w:rPr>
        <w:t>here is</w:t>
      </w:r>
      <w:r w:rsidR="00653312" w:rsidRPr="00B37E0F">
        <w:rPr>
          <w:rFonts w:cstheme="minorHAnsi"/>
          <w:sz w:val="24"/>
          <w:szCs w:val="24"/>
        </w:rPr>
        <w:t xml:space="preserve"> genomic</w:t>
      </w:r>
      <w:r w:rsidR="00AC6F8F" w:rsidRPr="00B37E0F">
        <w:rPr>
          <w:rFonts w:cstheme="minorHAnsi"/>
          <w:sz w:val="24"/>
          <w:szCs w:val="24"/>
        </w:rPr>
        <w:t xml:space="preserve"> evidence that the</w:t>
      </w:r>
      <w:r w:rsidR="00ED754E" w:rsidRPr="00B37E0F">
        <w:rPr>
          <w:rFonts w:cstheme="minorHAnsi"/>
          <w:sz w:val="24"/>
          <w:szCs w:val="24"/>
        </w:rPr>
        <w:t xml:space="preserve"> </w:t>
      </w:r>
      <w:r w:rsidR="00810148" w:rsidRPr="00B37E0F">
        <w:rPr>
          <w:rFonts w:cstheme="minorHAnsi"/>
          <w:sz w:val="24"/>
          <w:szCs w:val="24"/>
        </w:rPr>
        <w:t>w</w:t>
      </w:r>
      <w:r w:rsidR="00A83CCC" w:rsidRPr="00B37E0F">
        <w:rPr>
          <w:rFonts w:cstheme="minorHAnsi"/>
          <w:sz w:val="24"/>
          <w:szCs w:val="24"/>
        </w:rPr>
        <w:t xml:space="preserve">ild </w:t>
      </w:r>
      <w:r w:rsidR="00A83CCC" w:rsidRPr="00B37E0F">
        <w:rPr>
          <w:rFonts w:cstheme="minorHAnsi"/>
          <w:i/>
          <w:sz w:val="24"/>
          <w:szCs w:val="24"/>
        </w:rPr>
        <w:t>R. sativus</w:t>
      </w:r>
      <w:r w:rsidR="00A83CCC" w:rsidRPr="00B37E0F">
        <w:rPr>
          <w:rFonts w:cstheme="minorHAnsi"/>
          <w:sz w:val="24"/>
          <w:szCs w:val="24"/>
        </w:rPr>
        <w:t xml:space="preserve"> have evolved as a result of bilateral genetic assimilation between </w:t>
      </w:r>
      <w:r w:rsidR="00A83CCC" w:rsidRPr="00B37E0F">
        <w:rPr>
          <w:rFonts w:cstheme="minorHAnsi"/>
          <w:i/>
          <w:sz w:val="24"/>
          <w:szCs w:val="24"/>
        </w:rPr>
        <w:t>R. sativus</w:t>
      </w:r>
      <w:r w:rsidR="00A83CCC" w:rsidRPr="00B37E0F">
        <w:rPr>
          <w:rFonts w:cstheme="minorHAnsi"/>
          <w:sz w:val="24"/>
          <w:szCs w:val="24"/>
        </w:rPr>
        <w:t xml:space="preserve"> and </w:t>
      </w:r>
      <w:r w:rsidR="00A83CCC" w:rsidRPr="00B37E0F">
        <w:rPr>
          <w:rFonts w:cstheme="minorHAnsi"/>
          <w:i/>
          <w:sz w:val="24"/>
          <w:szCs w:val="24"/>
        </w:rPr>
        <w:t>R. raphanistrum</w:t>
      </w:r>
      <w:r w:rsidR="00A83CCC" w:rsidRPr="00B37E0F">
        <w:rPr>
          <w:rFonts w:cstheme="minorHAnsi"/>
          <w:sz w:val="24"/>
          <w:szCs w:val="24"/>
        </w:rPr>
        <w:t xml:space="preserve"> </w:t>
      </w:r>
      <w:r w:rsidR="00AC6F8F" w:rsidRPr="00B37E0F">
        <w:rPr>
          <w:rFonts w:cstheme="minorHAnsi"/>
          <w:sz w:val="24"/>
          <w:szCs w:val="24"/>
        </w:rPr>
        <w:fldChar w:fldCharType="begin"/>
      </w:r>
      <w:r w:rsidR="009B0A08" w:rsidRPr="00B37E0F">
        <w:rPr>
          <w:rFonts w:cstheme="minorHAnsi"/>
          <w:sz w:val="24"/>
          <w:szCs w:val="24"/>
        </w:rPr>
        <w:instrText xml:space="preserve"> ADDIN EN.CITE &lt;EndNote&gt;&lt;Cite&gt;&lt;Author&gt;Hegde&lt;/Author&gt;&lt;Year&gt;2006&lt;/Year&gt;&lt;RecNum&gt;527&lt;/RecNum&gt;&lt;DisplayText&gt;&lt;style face="superscript"&gt;8&lt;/style&gt;&lt;/DisplayText&gt;&lt;record&gt;&lt;rec-number&gt;527&lt;/rec-number&gt;&lt;foreign-keys&gt;&lt;key app="EN" db-id="509dv25tmpxa9vetvw35s2rcpvzap9w2vfst" timestamp="1566141242" guid="d2919ea0-551f-4f99-af65-611561d2a1bb"&gt;527&lt;/key&gt;&lt;/foreign-keys&gt;&lt;ref-type name="Journal Article"&gt;17&lt;/ref-type&gt;&lt;contributors&gt;&lt;authors&gt;&lt;author&gt;Hegde, Subray G.&lt;/author&gt;&lt;author&gt;Nason, John D.&lt;/author&gt;&lt;author&gt;Clegg, Janet M.&lt;/author&gt;&lt;author&gt;Ellstrand, Norman C.&lt;/author&gt;&lt;/authors&gt;&lt;/contributors&gt;&lt;titles&gt;&lt;title&gt;The evolution of california&amp;apos;s wild radish has resulted in the extinction of its progenitors&lt;/title&gt;&lt;secondary-title&gt;Evolution&lt;/secondary-title&gt;&lt;/titles&gt;&lt;periodical&gt;&lt;full-title&gt;Evolution&lt;/full-title&gt;&lt;/periodical&gt;&lt;pages&gt;1187-1197&lt;/pages&gt;&lt;volume&gt;60&lt;/volume&gt;&lt;number&gt;6&lt;/number&gt;&lt;dates&gt;&lt;year&gt;2006&lt;/year&gt;&lt;/dates&gt;&lt;isbn&gt;0014-3820&lt;/isbn&gt;&lt;urls&gt;&lt;related-urls&gt;&lt;url&gt;https://onlinelibrary.wiley.com/doi/abs/10.1111/j.0014-3820.2006.tb01197.x&lt;/url&gt;&lt;/related-urls&gt;&lt;/urls&gt;&lt;electronic-resource-num&gt;10.1111/j.0014-3820.2006.tb01197.x&lt;/electronic-resource-num&gt;&lt;/record&gt;&lt;/Cite&gt;&lt;/EndNote&gt;</w:instrText>
      </w:r>
      <w:r w:rsidR="00AC6F8F" w:rsidRPr="00B37E0F">
        <w:rPr>
          <w:rFonts w:cstheme="minorHAnsi"/>
          <w:sz w:val="24"/>
          <w:szCs w:val="24"/>
        </w:rPr>
        <w:fldChar w:fldCharType="separate"/>
      </w:r>
      <w:r w:rsidR="009C72EB" w:rsidRPr="00B37E0F">
        <w:rPr>
          <w:rFonts w:cstheme="minorHAnsi"/>
          <w:noProof/>
          <w:sz w:val="24"/>
          <w:szCs w:val="24"/>
          <w:vertAlign w:val="superscript"/>
        </w:rPr>
        <w:t>8</w:t>
      </w:r>
      <w:r w:rsidR="00AC6F8F" w:rsidRPr="00B37E0F">
        <w:rPr>
          <w:rFonts w:cstheme="minorHAnsi"/>
          <w:sz w:val="24"/>
          <w:szCs w:val="24"/>
        </w:rPr>
        <w:fldChar w:fldCharType="end"/>
      </w:r>
      <w:r w:rsidR="00AC6F8F" w:rsidRPr="00B37E0F">
        <w:rPr>
          <w:rFonts w:cstheme="minorHAnsi"/>
          <w:sz w:val="24"/>
          <w:szCs w:val="24"/>
        </w:rPr>
        <w:t xml:space="preserve">. </w:t>
      </w:r>
      <w:r w:rsidR="00CB10AA" w:rsidRPr="00B37E0F">
        <w:rPr>
          <w:rFonts w:cstheme="minorHAnsi"/>
          <w:sz w:val="24"/>
          <w:szCs w:val="24"/>
        </w:rPr>
        <w:t xml:space="preserve">Given that California wild radish's evolutionary success most likely resulted from the evolution of a unique combination of traits relative to its naturalized alien progenitors, </w:t>
      </w:r>
      <w:r w:rsidR="00277F86" w:rsidRPr="00B37E0F">
        <w:rPr>
          <w:rFonts w:cstheme="minorHAnsi"/>
          <w:sz w:val="24"/>
          <w:szCs w:val="24"/>
        </w:rPr>
        <w:t xml:space="preserve">with a </w:t>
      </w:r>
      <w:r w:rsidR="00CB10AA" w:rsidRPr="00B37E0F">
        <w:rPr>
          <w:rFonts w:cstheme="minorHAnsi"/>
          <w:sz w:val="24"/>
          <w:szCs w:val="24"/>
        </w:rPr>
        <w:t>well documented</w:t>
      </w:r>
      <w:r w:rsidR="00277F86" w:rsidRPr="00B37E0F">
        <w:rPr>
          <w:rFonts w:cstheme="minorHAnsi"/>
          <w:sz w:val="24"/>
          <w:szCs w:val="24"/>
        </w:rPr>
        <w:t xml:space="preserve"> history of introduction</w:t>
      </w:r>
      <w:r w:rsidR="00CB10AA" w:rsidRPr="00B37E0F">
        <w:rPr>
          <w:rFonts w:cstheme="minorHAnsi"/>
          <w:sz w:val="24"/>
          <w:szCs w:val="24"/>
        </w:rPr>
        <w:t xml:space="preserve">, it is a powerful system for </w:t>
      </w:r>
      <w:r w:rsidR="00CB10AA" w:rsidRPr="00B37E0F">
        <w:rPr>
          <w:rFonts w:cstheme="minorHAnsi"/>
          <w:sz w:val="24"/>
          <w:szCs w:val="24"/>
        </w:rPr>
        <w:lastRenderedPageBreak/>
        <w:t>studying evolutionary genomics</w:t>
      </w:r>
      <w:r w:rsidR="00810148" w:rsidRPr="00B37E0F">
        <w:rPr>
          <w:rFonts w:cstheme="minorHAnsi"/>
          <w:sz w:val="24"/>
          <w:szCs w:val="24"/>
        </w:rPr>
        <w:t xml:space="preserve"> of invasive species</w:t>
      </w:r>
      <w:r w:rsidR="00CB10AA" w:rsidRPr="00B37E0F">
        <w:rPr>
          <w:rFonts w:cstheme="minorHAnsi"/>
          <w:sz w:val="24"/>
          <w:szCs w:val="24"/>
        </w:rPr>
        <w:t xml:space="preserve">. </w:t>
      </w:r>
      <w:r w:rsidR="00A83CCC" w:rsidRPr="00B37E0F">
        <w:rPr>
          <w:rFonts w:cstheme="minorHAnsi"/>
          <w:i/>
          <w:iCs/>
          <w:sz w:val="24"/>
          <w:szCs w:val="24"/>
        </w:rPr>
        <w:t xml:space="preserve">R. sativus </w:t>
      </w:r>
      <w:r w:rsidR="00A83CCC" w:rsidRPr="00B37E0F">
        <w:rPr>
          <w:rFonts w:cstheme="minorHAnsi"/>
          <w:sz w:val="24"/>
          <w:szCs w:val="24"/>
        </w:rPr>
        <w:t>individuals</w:t>
      </w:r>
      <w:r w:rsidR="00277F86" w:rsidRPr="00B37E0F">
        <w:rPr>
          <w:rFonts w:cstheme="minorHAnsi"/>
          <w:sz w:val="24"/>
          <w:szCs w:val="24"/>
        </w:rPr>
        <w:t>, in California</w:t>
      </w:r>
      <w:r w:rsidR="00A83CCC" w:rsidRPr="00B37E0F">
        <w:rPr>
          <w:rFonts w:cstheme="minorHAnsi"/>
          <w:sz w:val="24"/>
          <w:szCs w:val="24"/>
        </w:rPr>
        <w:t xml:space="preserve"> </w:t>
      </w:r>
      <w:r w:rsidR="00277F86" w:rsidRPr="00B37E0F">
        <w:rPr>
          <w:rFonts w:cstheme="minorHAnsi"/>
          <w:sz w:val="24"/>
          <w:szCs w:val="24"/>
        </w:rPr>
        <w:t>retain one</w:t>
      </w:r>
      <w:r w:rsidR="00A83CCC" w:rsidRPr="00B37E0F">
        <w:rPr>
          <w:rFonts w:cstheme="minorHAnsi"/>
          <w:sz w:val="24"/>
          <w:szCs w:val="24"/>
        </w:rPr>
        <w:t xml:space="preserve"> of four different petal colours: yellow, white, </w:t>
      </w:r>
      <w:proofErr w:type="gramStart"/>
      <w:r w:rsidR="00A83CCC" w:rsidRPr="00B37E0F">
        <w:rPr>
          <w:rFonts w:cstheme="minorHAnsi"/>
          <w:sz w:val="24"/>
          <w:szCs w:val="24"/>
        </w:rPr>
        <w:t>pink</w:t>
      </w:r>
      <w:proofErr w:type="gramEnd"/>
      <w:r w:rsidR="00A83CCC" w:rsidRPr="00B37E0F">
        <w:rPr>
          <w:rFonts w:cstheme="minorHAnsi"/>
          <w:sz w:val="24"/>
          <w:szCs w:val="24"/>
        </w:rPr>
        <w:t xml:space="preserve"> or bronze. Petal colour is determined by two independently assorting loci, each with two alleles controlling the expression of carotenoids and anthocyanins</w:t>
      </w:r>
      <w:r w:rsidR="00881A58" w:rsidRPr="00B37E0F">
        <w:rPr>
          <w:rFonts w:cstheme="minorHAnsi"/>
          <w:sz w:val="24"/>
          <w:szCs w:val="24"/>
        </w:rPr>
        <w:t xml:space="preserve"> </w:t>
      </w:r>
      <w:r w:rsidR="00881A58" w:rsidRPr="00B37E0F">
        <w:rPr>
          <w:rFonts w:cstheme="minorHAnsi"/>
          <w:sz w:val="24"/>
          <w:szCs w:val="24"/>
        </w:rPr>
        <w:fldChar w:fldCharType="begin"/>
      </w:r>
      <w:r w:rsidR="009B0A08" w:rsidRPr="00B37E0F">
        <w:rPr>
          <w:rFonts w:cstheme="minorHAnsi"/>
          <w:sz w:val="24"/>
          <w:szCs w:val="24"/>
        </w:rPr>
        <w:instrText xml:space="preserve"> ADDIN EN.CITE &lt;EndNote&gt;&lt;Cite&gt;&lt;Author&gt;Panetsos&lt;/Author&gt;&lt;Year&gt;1967&lt;/Year&gt;&lt;RecNum&gt;535&lt;/RecNum&gt;&lt;DisplayText&gt;&lt;style face="superscript"&gt;7&lt;/style&gt;&lt;/DisplayText&gt;&lt;record&gt;&lt;rec-number&gt;535&lt;/rec-number&gt;&lt;foreign-keys&gt;&lt;key app="EN" db-id="509dv25tmpxa9vetvw35s2rcpvzap9w2vfst" timestamp="1566142219" guid="bc0f79fc-29c9-493f-8b11-b3c70cb41b91"&gt;535&lt;/key&gt;&lt;/foreign-keys&gt;&lt;ref-type name="Journal Article"&gt;17&lt;/ref-type&gt;&lt;contributors&gt;&lt;authors&gt;&lt;author&gt;Panetsos, C. A.&lt;/author&gt;&lt;author&gt;Baker, H. G.&lt;/author&gt;&lt;/authors&gt;&lt;/contributors&gt;&lt;titles&gt;&lt;title&gt;&lt;style face="normal" font="default" size="100%"&gt;The origin of variation in “wild”&lt;/style&gt;&lt;style face="italic" font="default" size="100%"&gt;Raphanus sativus&lt;/style&gt;&lt;style face="normal" font="default" size="100%"&gt; (Cruciferae) in California&lt;/style&gt;&lt;/title&gt;&lt;secondary-title&gt;Genetica&lt;/secondary-title&gt;&lt;/titles&gt;&lt;periodical&gt;&lt;full-title&gt;Genetica&lt;/full-title&gt;&lt;/periodical&gt;&lt;pages&gt;243-274&lt;/pages&gt;&lt;volume&gt;38&lt;/volume&gt;&lt;number&gt;1&lt;/number&gt;&lt;dates&gt;&lt;year&gt;1967&lt;/year&gt;&lt;pub-dates&gt;&lt;date&gt;December 01&lt;/date&gt;&lt;/pub-dates&gt;&lt;/dates&gt;&lt;isbn&gt;1573-6857&lt;/isbn&gt;&lt;label&gt;Panetsos1967&lt;/label&gt;&lt;work-type&gt;journal article&lt;/work-type&gt;&lt;urls&gt;&lt;related-urls&gt;&lt;url&gt;https://doi.org/10.1007/BF01507462&lt;/url&gt;&lt;/related-urls&gt;&lt;/urls&gt;&lt;electronic-resource-num&gt;10.1007/bf01507462&lt;/electronic-resource-num&gt;&lt;/record&gt;&lt;/Cite&gt;&lt;/EndNote&gt;</w:instrText>
      </w:r>
      <w:r w:rsidR="00881A58" w:rsidRPr="00B37E0F">
        <w:rPr>
          <w:rFonts w:cstheme="minorHAnsi"/>
          <w:sz w:val="24"/>
          <w:szCs w:val="24"/>
        </w:rPr>
        <w:fldChar w:fldCharType="separate"/>
      </w:r>
      <w:r w:rsidR="009C72EB" w:rsidRPr="00B37E0F">
        <w:rPr>
          <w:rFonts w:cstheme="minorHAnsi"/>
          <w:noProof/>
          <w:sz w:val="24"/>
          <w:szCs w:val="24"/>
          <w:vertAlign w:val="superscript"/>
        </w:rPr>
        <w:t>7</w:t>
      </w:r>
      <w:r w:rsidR="00881A58" w:rsidRPr="00B37E0F">
        <w:rPr>
          <w:rFonts w:cstheme="minorHAnsi"/>
          <w:sz w:val="24"/>
          <w:szCs w:val="24"/>
        </w:rPr>
        <w:fldChar w:fldCharType="end"/>
      </w:r>
      <w:r w:rsidR="00881A58" w:rsidRPr="00B37E0F">
        <w:rPr>
          <w:rFonts w:cstheme="minorHAnsi"/>
          <w:sz w:val="24"/>
          <w:szCs w:val="24"/>
        </w:rPr>
        <w:t>.</w:t>
      </w:r>
      <w:r w:rsidR="00A83CCC" w:rsidRPr="00B37E0F">
        <w:rPr>
          <w:rFonts w:cstheme="minorHAnsi"/>
          <w:sz w:val="24"/>
          <w:szCs w:val="24"/>
        </w:rPr>
        <w:t xml:space="preserve"> </w:t>
      </w:r>
      <w:r w:rsidR="00941E9A" w:rsidRPr="00B37E0F">
        <w:rPr>
          <w:rFonts w:cstheme="minorHAnsi"/>
          <w:sz w:val="24"/>
          <w:szCs w:val="24"/>
        </w:rPr>
        <w:t xml:space="preserve">Yellow petals are result of the carotenoid pigments production with yellow allele recessive to white (absence of carotenoid). Pink petals, on the other hand, are the result of anthocyanin pigments production with white allele recessive to pink (presence of anthocyanin). Plants with bronze petals express both anthocyanin and carotenoids and thus have at least one dominant allele at the anthocyanin locus and only recessive alleles at the carotenoid locus. </w:t>
      </w:r>
      <w:r w:rsidR="00881A58" w:rsidRPr="00B37E0F">
        <w:rPr>
          <w:rFonts w:cstheme="minorHAnsi"/>
          <w:sz w:val="24"/>
          <w:szCs w:val="24"/>
        </w:rPr>
        <w:fldChar w:fldCharType="begin"/>
      </w:r>
      <w:r w:rsidR="009C72EB" w:rsidRPr="00B37E0F">
        <w:rPr>
          <w:rFonts w:cstheme="minorHAnsi"/>
          <w:sz w:val="24"/>
          <w:szCs w:val="24"/>
        </w:rPr>
        <w:instrText xml:space="preserve"> ADDIN EN.CITE &lt;EndNote&gt;&lt;Cite&gt;&lt;Author&gt;Strauss&lt;/Author&gt;&lt;Year&gt;2004&lt;/Year&gt;&lt;RecNum&gt;528&lt;/RecNum&gt;&lt;DisplayText&gt;&lt;style face="superscript"&gt;5&lt;/style&gt;&lt;/DisplayText&gt;&lt;record&gt;&lt;rec-number&gt;528&lt;/rec-number&gt;&lt;foreign-keys&gt;&lt;key app="EN" db-id="509dv25tmpxa9vetvw35s2rcpvzap9w2vfst" timestamp="1566141297" guid="f850b9e3-91e2-4847-8d93-4cb9c0216170"&gt;528&lt;/key&gt;&lt;/foreign-keys&gt;&lt;ref-type name="Journal Article"&gt;17&lt;/ref-type&gt;&lt;contributors&gt;&lt;authors&gt;&lt;author&gt;Strauss, Sharon Y.&lt;/author&gt;&lt;author&gt;Irwin, Rebecca E.&lt;/author&gt;&lt;author&gt;Lambrix, Virginia M.&lt;/author&gt;&lt;/authors&gt;&lt;/contributors&gt;&lt;titles&gt;&lt;title&gt;Optimal defence theory and flower petal colour predict variation in the secondary chemistry of wild radish&lt;/title&gt;&lt;/titles&gt;&lt;pages&gt;132-141&lt;/pages&gt;&lt;volume&gt;92&lt;/volume&gt;&lt;number&gt;1&lt;/number&gt;&lt;dates&gt;&lt;year&gt;2004&lt;/year&gt;&lt;/dates&gt;&lt;isbn&gt;0022-0477&lt;/isbn&gt;&lt;urls&gt;&lt;related-urls&gt;&lt;url&gt;https://besjournals.onlinelibrary.wiley.com/doi/abs/10.1111/j.1365-2745.2004.00843.x&lt;/url&gt;&lt;/related-urls&gt;&lt;/urls&gt;&lt;electronic-resource-num&gt;10.1111/j.1365-2745.2004.00843.x&lt;/electronic-resource-num&gt;&lt;/record&gt;&lt;/Cite&gt;&lt;/EndNote&gt;</w:instrText>
      </w:r>
      <w:r w:rsidR="00881A58" w:rsidRPr="00B37E0F">
        <w:rPr>
          <w:rFonts w:cstheme="minorHAnsi"/>
          <w:sz w:val="24"/>
          <w:szCs w:val="24"/>
        </w:rPr>
        <w:fldChar w:fldCharType="separate"/>
      </w:r>
      <w:r w:rsidR="009C72EB" w:rsidRPr="00B37E0F">
        <w:rPr>
          <w:rFonts w:cstheme="minorHAnsi"/>
          <w:sz w:val="24"/>
          <w:szCs w:val="24"/>
          <w:vertAlign w:val="superscript"/>
        </w:rPr>
        <w:t>5</w:t>
      </w:r>
      <w:r w:rsidR="00881A58" w:rsidRPr="00B37E0F">
        <w:rPr>
          <w:rFonts w:cstheme="minorHAnsi"/>
          <w:sz w:val="24"/>
          <w:szCs w:val="24"/>
        </w:rPr>
        <w:fldChar w:fldCharType="end"/>
      </w:r>
      <w:r w:rsidR="00881A58" w:rsidRPr="00B37E0F">
        <w:rPr>
          <w:rFonts w:cstheme="minorHAnsi"/>
          <w:sz w:val="24"/>
          <w:szCs w:val="24"/>
        </w:rPr>
        <w:t xml:space="preserve">. </w:t>
      </w:r>
    </w:p>
    <w:p w14:paraId="0719A509" w14:textId="196BFBE7" w:rsidR="00AF04F1" w:rsidRPr="00B37E0F" w:rsidRDefault="008E77ED" w:rsidP="00EA667F">
      <w:pPr>
        <w:spacing w:line="360" w:lineRule="auto"/>
        <w:ind w:firstLine="709"/>
        <w:jc w:val="both"/>
        <w:rPr>
          <w:rFonts w:cstheme="minorHAnsi"/>
          <w:sz w:val="24"/>
          <w:szCs w:val="24"/>
        </w:rPr>
      </w:pPr>
      <w:r w:rsidRPr="00B37E0F">
        <w:rPr>
          <w:rFonts w:cstheme="minorHAnsi"/>
          <w:sz w:val="24"/>
          <w:szCs w:val="24"/>
        </w:rPr>
        <w:t>Pollinator</w:t>
      </w:r>
      <w:r w:rsidR="00A83CCC" w:rsidRPr="00B37E0F">
        <w:rPr>
          <w:rFonts w:cstheme="minorHAnsi"/>
          <w:sz w:val="24"/>
          <w:szCs w:val="24"/>
        </w:rPr>
        <w:t xml:space="preserve"> preference for anthocyanin-recessive </w:t>
      </w:r>
      <w:r w:rsidR="00AE17B4" w:rsidRPr="00B37E0F">
        <w:rPr>
          <w:rFonts w:cstheme="minorHAnsi"/>
          <w:sz w:val="24"/>
          <w:szCs w:val="24"/>
        </w:rPr>
        <w:t>colour</w:t>
      </w:r>
      <w:r w:rsidR="00941E9A" w:rsidRPr="00B37E0F">
        <w:rPr>
          <w:rFonts w:cstheme="minorHAnsi"/>
          <w:sz w:val="24"/>
          <w:szCs w:val="24"/>
        </w:rPr>
        <w:t xml:space="preserve"> morphs (</w:t>
      </w:r>
      <w:r w:rsidR="00A83CCC" w:rsidRPr="00B37E0F">
        <w:rPr>
          <w:rFonts w:cstheme="minorHAnsi"/>
          <w:sz w:val="24"/>
          <w:szCs w:val="24"/>
        </w:rPr>
        <w:t>yellow and</w:t>
      </w:r>
      <w:r w:rsidR="003872BF" w:rsidRPr="00B37E0F">
        <w:rPr>
          <w:rFonts w:cstheme="minorHAnsi"/>
          <w:sz w:val="24"/>
          <w:szCs w:val="24"/>
        </w:rPr>
        <w:t xml:space="preserve"> white flowers) of wild radish</w:t>
      </w:r>
      <w:r w:rsidR="00A83CCC" w:rsidRPr="00B37E0F">
        <w:rPr>
          <w:rFonts w:cstheme="minorHAnsi"/>
          <w:sz w:val="24"/>
          <w:szCs w:val="24"/>
        </w:rPr>
        <w:t>, over a</w:t>
      </w:r>
      <w:r w:rsidR="00941E9A" w:rsidRPr="00B37E0F">
        <w:rPr>
          <w:rFonts w:cstheme="minorHAnsi"/>
          <w:sz w:val="24"/>
          <w:szCs w:val="24"/>
        </w:rPr>
        <w:t>nthocyanin-dominant morphs (</w:t>
      </w:r>
      <w:r w:rsidR="00A83CCC" w:rsidRPr="00B37E0F">
        <w:rPr>
          <w:rFonts w:cstheme="minorHAnsi"/>
          <w:sz w:val="24"/>
          <w:szCs w:val="24"/>
        </w:rPr>
        <w:t>pink and bronze flowers)</w:t>
      </w:r>
      <w:r w:rsidRPr="00B37E0F">
        <w:rPr>
          <w:rFonts w:cstheme="minorHAnsi"/>
          <w:sz w:val="24"/>
          <w:szCs w:val="24"/>
        </w:rPr>
        <w:t xml:space="preserve"> is well documented in the literature</w:t>
      </w:r>
      <w:r w:rsidR="00881A58" w:rsidRPr="00B37E0F">
        <w:rPr>
          <w:rFonts w:cstheme="minorHAnsi"/>
          <w:sz w:val="24"/>
          <w:szCs w:val="24"/>
        </w:rPr>
        <w:t xml:space="preserve">. In particular, honeybees </w:t>
      </w:r>
      <w:r w:rsidR="00FA1E6D" w:rsidRPr="00B37E0F">
        <w:rPr>
          <w:rFonts w:cstheme="minorHAnsi"/>
          <w:sz w:val="24"/>
          <w:szCs w:val="24"/>
        </w:rPr>
        <w:t>prefer</w:t>
      </w:r>
      <w:r w:rsidR="00881A58" w:rsidRPr="00B37E0F">
        <w:rPr>
          <w:rFonts w:cstheme="minorHAnsi"/>
          <w:sz w:val="24"/>
          <w:szCs w:val="24"/>
        </w:rPr>
        <w:t xml:space="preserve"> yellow and white </w:t>
      </w:r>
      <w:r w:rsidR="00AE17B4" w:rsidRPr="00B37E0F">
        <w:rPr>
          <w:rFonts w:cstheme="minorHAnsi"/>
          <w:sz w:val="24"/>
          <w:szCs w:val="24"/>
        </w:rPr>
        <w:t>colour</w:t>
      </w:r>
      <w:r w:rsidR="00881A58" w:rsidRPr="00B37E0F">
        <w:rPr>
          <w:rFonts w:cstheme="minorHAnsi"/>
          <w:sz w:val="24"/>
          <w:szCs w:val="24"/>
        </w:rPr>
        <w:t xml:space="preserve"> morphs over pink and bronze</w:t>
      </w:r>
      <w:r w:rsidR="00A83CCC" w:rsidRPr="00B37E0F">
        <w:rPr>
          <w:rFonts w:cstheme="minorHAnsi"/>
          <w:sz w:val="24"/>
          <w:szCs w:val="24"/>
        </w:rPr>
        <w:t xml:space="preserve"> </w:t>
      </w:r>
      <w:r w:rsidR="00881A58" w:rsidRPr="00B37E0F">
        <w:rPr>
          <w:rFonts w:cstheme="minorHAnsi"/>
          <w:sz w:val="24"/>
          <w:szCs w:val="24"/>
        </w:rPr>
        <w:fldChar w:fldCharType="begin"/>
      </w:r>
      <w:r w:rsidR="009C72EB" w:rsidRPr="00B37E0F">
        <w:rPr>
          <w:rFonts w:cstheme="minorHAnsi"/>
          <w:sz w:val="24"/>
          <w:szCs w:val="24"/>
        </w:rPr>
        <w:instrText xml:space="preserve"> ADDIN EN.CITE &lt;EndNote&gt;&lt;Cite&gt;&lt;Author&gt;Stanton&lt;/Author&gt;&lt;Year&gt;1987&lt;/Year&gt;&lt;RecNum&gt;537&lt;/RecNum&gt;&lt;DisplayText&gt;&lt;style face="superscript"&gt;9&lt;/style&gt;&lt;/DisplayText&gt;&lt;record&gt;&lt;rec-number&gt;537&lt;/rec-number&gt;&lt;foreign-keys&gt;&lt;key app="EN" db-id="509dv25tmpxa9vetvw35s2rcpvzap9w2vfst" timestamp="1566142379" guid="359de1f4-9f0a-4fd4-a813-ea82151097cb"&gt;537&lt;/key&gt;&lt;/foreign-keys&gt;&lt;ref-type name="Journal Article"&gt;17&lt;/ref-type&gt;&lt;contributors&gt;&lt;authors&gt;&lt;author&gt;Stanton, Maureen L.&lt;/author&gt;&lt;/authors&gt;&lt;/contributors&gt;&lt;titles&gt;&lt;title&gt;Reproductive Biology of Petal Color Variants in Wild Populations of Raphanus sativus: I. Pollinator Response to Color Morphs&lt;/title&gt;&lt;secondary-title&gt;American Journal of Botany&lt;/secondary-title&gt;&lt;/titles&gt;&lt;periodical&gt;&lt;full-title&gt;American Journal of Botany&lt;/full-title&gt;&lt;/periodical&gt;&lt;pages&gt;178-187&lt;/pages&gt;&lt;volume&gt;74&lt;/volume&gt;&lt;number&gt;2&lt;/number&gt;&lt;dates&gt;&lt;year&gt;1987&lt;/year&gt;&lt;/dates&gt;&lt;publisher&gt;Botanical Society of America&lt;/publisher&gt;&lt;isbn&gt;00029122, 15372197&lt;/isbn&gt;&lt;urls&gt;&lt;related-urls&gt;&lt;url&gt;http://www.jstor.org/stable/2444019&lt;/url&gt;&lt;/related-urls&gt;&lt;/urls&gt;&lt;custom1&gt;Full publication date: Feb., 1987&lt;/custom1&gt;&lt;electronic-resource-num&gt;10.2307/2444019&lt;/electronic-resource-num&gt;&lt;remote-database-name&gt;JSTOR&lt;/remote-database-name&gt;&lt;/record&gt;&lt;/Cite&gt;&lt;/EndNote&gt;</w:instrText>
      </w:r>
      <w:r w:rsidR="00881A58" w:rsidRPr="00B37E0F">
        <w:rPr>
          <w:rFonts w:cstheme="minorHAnsi"/>
          <w:sz w:val="24"/>
          <w:szCs w:val="24"/>
        </w:rPr>
        <w:fldChar w:fldCharType="separate"/>
      </w:r>
      <w:r w:rsidR="009C72EB" w:rsidRPr="00B37E0F">
        <w:rPr>
          <w:rFonts w:cstheme="minorHAnsi"/>
          <w:sz w:val="24"/>
          <w:szCs w:val="24"/>
          <w:vertAlign w:val="superscript"/>
        </w:rPr>
        <w:t>9</w:t>
      </w:r>
      <w:r w:rsidR="00881A58" w:rsidRPr="00B37E0F">
        <w:rPr>
          <w:rFonts w:cstheme="minorHAnsi"/>
          <w:sz w:val="24"/>
          <w:szCs w:val="24"/>
        </w:rPr>
        <w:fldChar w:fldCharType="end"/>
      </w:r>
      <w:r w:rsidR="00881A58" w:rsidRPr="00B37E0F">
        <w:rPr>
          <w:rFonts w:cstheme="minorHAnsi"/>
          <w:sz w:val="24"/>
          <w:szCs w:val="24"/>
        </w:rPr>
        <w:t>.</w:t>
      </w:r>
      <w:r w:rsidR="003872BF" w:rsidRPr="00B37E0F">
        <w:rPr>
          <w:rFonts w:cstheme="minorHAnsi"/>
          <w:sz w:val="24"/>
          <w:szCs w:val="24"/>
        </w:rPr>
        <w:t xml:space="preserve"> </w:t>
      </w:r>
      <w:r w:rsidR="00881A58" w:rsidRPr="00B37E0F">
        <w:rPr>
          <w:rFonts w:cstheme="minorHAnsi"/>
          <w:sz w:val="24"/>
          <w:szCs w:val="24"/>
        </w:rPr>
        <w:t xml:space="preserve">A study by Irwin et al (2003) revealed that </w:t>
      </w:r>
      <w:r w:rsidR="00D60A5B" w:rsidRPr="00B37E0F">
        <w:rPr>
          <w:rFonts w:cstheme="minorHAnsi"/>
          <w:sz w:val="24"/>
          <w:szCs w:val="24"/>
        </w:rPr>
        <w:t xml:space="preserve">herbivores of </w:t>
      </w:r>
      <w:r w:rsidR="00D60A5B" w:rsidRPr="00B37E0F">
        <w:rPr>
          <w:rFonts w:cstheme="minorHAnsi"/>
          <w:i/>
          <w:iCs/>
          <w:sz w:val="24"/>
          <w:szCs w:val="24"/>
        </w:rPr>
        <w:t xml:space="preserve">R. sativus </w:t>
      </w:r>
      <w:r w:rsidR="00D60A5B" w:rsidRPr="00B37E0F">
        <w:rPr>
          <w:rFonts w:cstheme="minorHAnsi"/>
          <w:sz w:val="24"/>
          <w:szCs w:val="24"/>
        </w:rPr>
        <w:t xml:space="preserve">generally </w:t>
      </w:r>
      <w:r w:rsidR="003872BF" w:rsidRPr="00B37E0F">
        <w:rPr>
          <w:rFonts w:cstheme="minorHAnsi"/>
          <w:sz w:val="24"/>
          <w:szCs w:val="24"/>
        </w:rPr>
        <w:t xml:space="preserve">also </w:t>
      </w:r>
      <w:r w:rsidR="00D60A5B" w:rsidRPr="00B37E0F">
        <w:rPr>
          <w:rFonts w:cstheme="minorHAnsi"/>
          <w:sz w:val="24"/>
          <w:szCs w:val="24"/>
        </w:rPr>
        <w:t>preferred leave</w:t>
      </w:r>
      <w:r w:rsidR="00941E9A" w:rsidRPr="00B37E0F">
        <w:rPr>
          <w:rFonts w:cstheme="minorHAnsi"/>
          <w:sz w:val="24"/>
          <w:szCs w:val="24"/>
        </w:rPr>
        <w:t xml:space="preserve">s from anthocyanin-free morphs </w:t>
      </w:r>
      <w:r w:rsidR="00D60A5B" w:rsidRPr="00B37E0F">
        <w:rPr>
          <w:rFonts w:cstheme="minorHAnsi"/>
          <w:sz w:val="24"/>
          <w:szCs w:val="24"/>
        </w:rPr>
        <w:t xml:space="preserve">over </w:t>
      </w:r>
      <w:r w:rsidRPr="00B37E0F">
        <w:rPr>
          <w:rFonts w:cstheme="minorHAnsi"/>
          <w:sz w:val="24"/>
          <w:szCs w:val="24"/>
        </w:rPr>
        <w:t>the</w:t>
      </w:r>
      <w:r w:rsidR="00D60A5B" w:rsidRPr="00B37E0F">
        <w:rPr>
          <w:rFonts w:cstheme="minorHAnsi"/>
          <w:sz w:val="24"/>
          <w:szCs w:val="24"/>
        </w:rPr>
        <w:t xml:space="preserve"> anthocyanins</w:t>
      </w:r>
      <w:r w:rsidRPr="00B37E0F">
        <w:rPr>
          <w:rFonts w:cstheme="minorHAnsi"/>
          <w:sz w:val="24"/>
          <w:szCs w:val="24"/>
        </w:rPr>
        <w:t>-producing morphs</w:t>
      </w:r>
      <w:r w:rsidR="001923F0" w:rsidRPr="00B37E0F">
        <w:rPr>
          <w:rFonts w:cstheme="minorHAnsi"/>
          <w:sz w:val="24"/>
          <w:szCs w:val="24"/>
        </w:rPr>
        <w:t>. Therefore,</w:t>
      </w:r>
      <w:r w:rsidR="00D60A5B" w:rsidRPr="00B37E0F">
        <w:rPr>
          <w:rFonts w:cstheme="minorHAnsi"/>
          <w:sz w:val="24"/>
          <w:szCs w:val="24"/>
        </w:rPr>
        <w:t xml:space="preserve"> floral </w:t>
      </w:r>
      <w:r w:rsidR="00AE17B4" w:rsidRPr="00B37E0F">
        <w:rPr>
          <w:rFonts w:cstheme="minorHAnsi"/>
          <w:sz w:val="24"/>
          <w:szCs w:val="24"/>
        </w:rPr>
        <w:t>colour</w:t>
      </w:r>
      <w:r w:rsidR="00D60A5B" w:rsidRPr="00B37E0F">
        <w:rPr>
          <w:rFonts w:cstheme="minorHAnsi"/>
          <w:sz w:val="24"/>
          <w:szCs w:val="24"/>
        </w:rPr>
        <w:t xml:space="preserve">s </w:t>
      </w:r>
      <w:r w:rsidR="003872BF" w:rsidRPr="00B37E0F">
        <w:rPr>
          <w:rFonts w:cstheme="minorHAnsi"/>
          <w:sz w:val="24"/>
          <w:szCs w:val="24"/>
        </w:rPr>
        <w:t xml:space="preserve">in wild radish </w:t>
      </w:r>
      <w:r w:rsidR="00D60A5B" w:rsidRPr="00B37E0F">
        <w:rPr>
          <w:rFonts w:cstheme="minorHAnsi"/>
          <w:sz w:val="24"/>
          <w:szCs w:val="24"/>
        </w:rPr>
        <w:t xml:space="preserve">are </w:t>
      </w:r>
      <w:r w:rsidR="00810148" w:rsidRPr="00B37E0F">
        <w:rPr>
          <w:rFonts w:cstheme="minorHAnsi"/>
          <w:sz w:val="24"/>
          <w:szCs w:val="24"/>
        </w:rPr>
        <w:t>associated with</w:t>
      </w:r>
      <w:r w:rsidR="00073D96" w:rsidRPr="00B37E0F">
        <w:rPr>
          <w:rFonts w:cstheme="minorHAnsi"/>
          <w:sz w:val="24"/>
          <w:szCs w:val="24"/>
        </w:rPr>
        <w:t xml:space="preserve"> herbivore</w:t>
      </w:r>
      <w:r w:rsidR="00A83CCC" w:rsidRPr="00B37E0F">
        <w:rPr>
          <w:rFonts w:cstheme="minorHAnsi"/>
          <w:sz w:val="24"/>
          <w:szCs w:val="24"/>
        </w:rPr>
        <w:t xml:space="preserve"> resistance </w:t>
      </w:r>
      <w:r w:rsidR="00073D96" w:rsidRPr="00B37E0F">
        <w:rPr>
          <w:rFonts w:cstheme="minorHAnsi"/>
          <w:sz w:val="24"/>
          <w:szCs w:val="24"/>
        </w:rPr>
        <w:t xml:space="preserve">factors </w:t>
      </w:r>
      <w:r w:rsidR="00A83CCC" w:rsidRPr="00B37E0F">
        <w:rPr>
          <w:rFonts w:cstheme="minorHAnsi"/>
          <w:sz w:val="24"/>
          <w:szCs w:val="24"/>
        </w:rPr>
        <w:t>in leaves</w:t>
      </w:r>
      <w:r w:rsidR="00881A58" w:rsidRPr="00B37E0F">
        <w:rPr>
          <w:rFonts w:cstheme="minorHAnsi"/>
          <w:sz w:val="24"/>
          <w:szCs w:val="24"/>
        </w:rPr>
        <w:t xml:space="preserve"> </w:t>
      </w:r>
      <w:r w:rsidR="00881A58" w:rsidRPr="00B37E0F">
        <w:rPr>
          <w:rFonts w:cstheme="minorHAnsi"/>
          <w:sz w:val="24"/>
          <w:szCs w:val="24"/>
        </w:rPr>
        <w:fldChar w:fldCharType="begin"/>
      </w:r>
      <w:r w:rsidR="009C72EB" w:rsidRPr="00B37E0F">
        <w:rPr>
          <w:rFonts w:cstheme="minorHAnsi"/>
          <w:sz w:val="24"/>
          <w:szCs w:val="24"/>
        </w:rPr>
        <w:instrText xml:space="preserve"> ADDIN EN.CITE &lt;EndNote&gt;&lt;Cite&gt;&lt;Author&gt;Irwin&lt;/Author&gt;&lt;Year&gt;2003&lt;/Year&gt;&lt;RecNum&gt;290&lt;/RecNum&gt;&lt;DisplayText&gt;&lt;style face="superscript"&gt;4&lt;/style&gt;&lt;/DisplayText&gt;&lt;record&gt;&lt;rec-number&gt;290&lt;/rec-number&gt;&lt;foreign-keys&gt;&lt;key app="EN" db-id="509dv25tmpxa9vetvw35s2rcpvzap9w2vfst" timestamp="1537203582" guid="80fd8554-fbd6-4838-9664-be6f5206e632"&gt;290&lt;/key&gt;&lt;/foreign-keys&gt;&lt;ref-type name="Journal Article"&gt;17&lt;/ref-type&gt;&lt;contributors&gt;&lt;authors&gt;&lt;author&gt;Irwin, Rebecca E.&lt;/author&gt;&lt;author&gt;Strauss, Sharon Y.&lt;/author&gt;&lt;author&gt;Storz, Shonna&lt;/author&gt;&lt;author&gt;Emerson, Aimee&lt;/author&gt;&lt;author&gt;Guibert, Genevieve&lt;/author&gt;&lt;/authors&gt;&lt;/contributors&gt;&lt;titles&gt;&lt;title&gt;The role of herbivores in the maintenance of a flower color polymorphism in wild radish&lt;/title&gt;&lt;secondary-title&gt;Ecology&lt;/secondary-title&gt;&lt;/titles&gt;&lt;periodical&gt;&lt;full-title&gt;Ecology&lt;/full-title&gt;&lt;/periodical&gt;&lt;pages&gt;1733-1743&lt;/pages&gt;&lt;volume&gt;84&lt;/volume&gt;&lt;number&gt;7&lt;/number&gt;&lt;dates&gt;&lt;year&gt;2003&lt;/year&gt;&lt;/dates&gt;&lt;urls&gt;&lt;related-urls&gt;&lt;url&gt;https://esajournals.onlinelibrary.wiley.com/doi/abs/10.1890/0012-9658%282003%29084%5B1733%3ATROHIT%5D2.0.CO%3B2&lt;/url&gt;&lt;/related-urls&gt;&lt;/urls&gt;&lt;electronic-resource-num&gt;doi:10.1890/0012-9658(2003)084[1733:TROHIT]2.0.CO;2&lt;/electronic-resource-num&gt;&lt;/record&gt;&lt;/Cite&gt;&lt;/EndNote&gt;</w:instrText>
      </w:r>
      <w:r w:rsidR="00881A58" w:rsidRPr="00B37E0F">
        <w:rPr>
          <w:rFonts w:cstheme="minorHAnsi"/>
          <w:sz w:val="24"/>
          <w:szCs w:val="24"/>
        </w:rPr>
        <w:fldChar w:fldCharType="separate"/>
      </w:r>
      <w:r w:rsidR="009C72EB" w:rsidRPr="00B37E0F">
        <w:rPr>
          <w:rFonts w:cstheme="minorHAnsi"/>
          <w:sz w:val="24"/>
          <w:szCs w:val="24"/>
          <w:vertAlign w:val="superscript"/>
        </w:rPr>
        <w:t>4</w:t>
      </w:r>
      <w:r w:rsidR="00881A58" w:rsidRPr="00B37E0F">
        <w:rPr>
          <w:rFonts w:cstheme="minorHAnsi"/>
          <w:sz w:val="24"/>
          <w:szCs w:val="24"/>
        </w:rPr>
        <w:fldChar w:fldCharType="end"/>
      </w:r>
      <w:r w:rsidR="001923F0" w:rsidRPr="00B37E0F">
        <w:rPr>
          <w:rFonts w:cstheme="minorHAnsi"/>
          <w:sz w:val="24"/>
          <w:szCs w:val="24"/>
        </w:rPr>
        <w:t>, however</w:t>
      </w:r>
      <w:r w:rsidR="00A83CCC" w:rsidRPr="00B37E0F">
        <w:rPr>
          <w:rFonts w:cstheme="minorHAnsi"/>
          <w:sz w:val="24"/>
          <w:szCs w:val="24"/>
        </w:rPr>
        <w:t>, no relationship</w:t>
      </w:r>
      <w:r w:rsidR="001923F0" w:rsidRPr="00B37E0F">
        <w:rPr>
          <w:rFonts w:cstheme="minorHAnsi"/>
          <w:sz w:val="24"/>
          <w:szCs w:val="24"/>
        </w:rPr>
        <w:t xml:space="preserve"> was found</w:t>
      </w:r>
      <w:r w:rsidR="00A83CCC" w:rsidRPr="00B37E0F">
        <w:rPr>
          <w:rFonts w:cstheme="minorHAnsi"/>
          <w:sz w:val="24"/>
          <w:szCs w:val="24"/>
        </w:rPr>
        <w:t xml:space="preserve"> between leaf anthocynanin content and herbivore performance, and traits linked closely to petal colour,</w:t>
      </w:r>
      <w:r w:rsidR="00EF6801" w:rsidRPr="00B37E0F">
        <w:rPr>
          <w:rFonts w:cstheme="minorHAnsi"/>
          <w:sz w:val="24"/>
          <w:szCs w:val="24"/>
        </w:rPr>
        <w:t xml:space="preserve"> seem to influence herbivore preference</w:t>
      </w:r>
      <w:r w:rsidR="00A83CCC" w:rsidRPr="00B37E0F">
        <w:rPr>
          <w:rFonts w:cstheme="minorHAnsi"/>
          <w:sz w:val="24"/>
          <w:szCs w:val="24"/>
        </w:rPr>
        <w:t xml:space="preserve"> (S</w:t>
      </w:r>
      <w:r w:rsidR="001923F0" w:rsidRPr="00B37E0F">
        <w:rPr>
          <w:rFonts w:cstheme="minorHAnsi"/>
          <w:sz w:val="24"/>
          <w:szCs w:val="24"/>
        </w:rPr>
        <w:t>. Y. Strauss, unpublished data).</w:t>
      </w:r>
      <w:r w:rsidR="00881A58" w:rsidRPr="00B37E0F">
        <w:rPr>
          <w:rFonts w:cstheme="minorHAnsi"/>
          <w:sz w:val="24"/>
          <w:szCs w:val="24"/>
        </w:rPr>
        <w:t xml:space="preserve"> </w:t>
      </w:r>
      <w:r w:rsidR="001923F0" w:rsidRPr="00B37E0F">
        <w:rPr>
          <w:rFonts w:cstheme="minorHAnsi"/>
          <w:sz w:val="24"/>
          <w:szCs w:val="24"/>
        </w:rPr>
        <w:t xml:space="preserve">A1 </w:t>
      </w:r>
      <w:r w:rsidR="00AE17B4" w:rsidRPr="00B37E0F">
        <w:rPr>
          <w:rFonts w:cstheme="minorHAnsi"/>
          <w:sz w:val="24"/>
          <w:szCs w:val="24"/>
        </w:rPr>
        <w:t>colour</w:t>
      </w:r>
      <w:r w:rsidR="001923F0" w:rsidRPr="00B37E0F">
        <w:rPr>
          <w:rFonts w:cstheme="minorHAnsi"/>
          <w:sz w:val="24"/>
          <w:szCs w:val="24"/>
        </w:rPr>
        <w:t xml:space="preserve"> morphs produce</w:t>
      </w:r>
      <w:r w:rsidR="00D60A5B" w:rsidRPr="00B37E0F">
        <w:rPr>
          <w:rFonts w:cstheme="minorHAnsi"/>
          <w:sz w:val="24"/>
          <w:szCs w:val="24"/>
        </w:rPr>
        <w:t xml:space="preserve"> higher concentrations of indole </w:t>
      </w:r>
      <w:r w:rsidR="00543273" w:rsidRPr="00B37E0F">
        <w:rPr>
          <w:rFonts w:cstheme="minorHAnsi"/>
          <w:sz w:val="24"/>
          <w:szCs w:val="24"/>
        </w:rPr>
        <w:t>GSLs</w:t>
      </w:r>
      <w:r w:rsidR="009E2B61" w:rsidRPr="00B37E0F">
        <w:rPr>
          <w:rFonts w:cstheme="minorHAnsi"/>
          <w:sz w:val="24"/>
          <w:szCs w:val="24"/>
        </w:rPr>
        <w:t xml:space="preserve"> (a class of GSL compounds)</w:t>
      </w:r>
      <w:r w:rsidR="00453579" w:rsidRPr="00B37E0F">
        <w:rPr>
          <w:rFonts w:cstheme="minorHAnsi"/>
          <w:sz w:val="24"/>
          <w:szCs w:val="24"/>
        </w:rPr>
        <w:t xml:space="preserve"> in leaves</w:t>
      </w:r>
      <w:r w:rsidR="00D60A5B" w:rsidRPr="00B37E0F">
        <w:rPr>
          <w:rFonts w:cstheme="minorHAnsi"/>
          <w:sz w:val="24"/>
          <w:szCs w:val="24"/>
        </w:rPr>
        <w:t xml:space="preserve"> than A2 morphs</w:t>
      </w:r>
      <w:r w:rsidR="009E2B61" w:rsidRPr="00B37E0F">
        <w:rPr>
          <w:rFonts w:cstheme="minorHAnsi"/>
          <w:sz w:val="24"/>
          <w:szCs w:val="24"/>
        </w:rPr>
        <w:t>,</w:t>
      </w:r>
      <w:r w:rsidR="00D60A5B" w:rsidRPr="00B37E0F">
        <w:rPr>
          <w:rFonts w:cstheme="minorHAnsi"/>
          <w:sz w:val="24"/>
          <w:szCs w:val="24"/>
        </w:rPr>
        <w:t xml:space="preserve"> in the presence of herbivore damage. Therefore, herbivores may exhibit lower preference for A1 </w:t>
      </w:r>
      <w:r w:rsidR="00AE17B4" w:rsidRPr="00B37E0F">
        <w:rPr>
          <w:rFonts w:cstheme="minorHAnsi"/>
          <w:sz w:val="24"/>
          <w:szCs w:val="24"/>
        </w:rPr>
        <w:t>colour</w:t>
      </w:r>
      <w:r w:rsidR="00D60A5B" w:rsidRPr="00B37E0F">
        <w:rPr>
          <w:rFonts w:cstheme="minorHAnsi"/>
          <w:sz w:val="24"/>
          <w:szCs w:val="24"/>
        </w:rPr>
        <w:t xml:space="preserve"> </w:t>
      </w:r>
      <w:proofErr w:type="gramStart"/>
      <w:r w:rsidR="00D60A5B" w:rsidRPr="00B37E0F">
        <w:rPr>
          <w:rFonts w:cstheme="minorHAnsi"/>
          <w:sz w:val="24"/>
          <w:szCs w:val="24"/>
        </w:rPr>
        <w:t>morphs, because</w:t>
      </w:r>
      <w:proofErr w:type="gramEnd"/>
      <w:r w:rsidR="00D60A5B" w:rsidRPr="00B37E0F">
        <w:rPr>
          <w:rFonts w:cstheme="minorHAnsi"/>
          <w:sz w:val="24"/>
          <w:szCs w:val="24"/>
        </w:rPr>
        <w:t xml:space="preserve"> they are heavily defended once damaged. </w:t>
      </w:r>
      <w:r w:rsidR="00827990" w:rsidRPr="00B37E0F">
        <w:rPr>
          <w:rFonts w:cstheme="minorHAnsi"/>
          <w:sz w:val="24"/>
          <w:szCs w:val="24"/>
        </w:rPr>
        <w:t xml:space="preserve">Subsequent findings indicated </w:t>
      </w:r>
      <w:r w:rsidR="00F2559D" w:rsidRPr="00B37E0F">
        <w:rPr>
          <w:rFonts w:cstheme="minorHAnsi"/>
          <w:sz w:val="24"/>
          <w:szCs w:val="24"/>
        </w:rPr>
        <w:t>that petal colour variants differed in their induced responses to damage</w:t>
      </w:r>
      <w:r w:rsidR="00A51D13" w:rsidRPr="00B37E0F">
        <w:rPr>
          <w:rFonts w:cstheme="minorHAnsi"/>
          <w:sz w:val="24"/>
          <w:szCs w:val="24"/>
        </w:rPr>
        <w:t>; y</w:t>
      </w:r>
      <w:r w:rsidR="00F2559D" w:rsidRPr="00B37E0F">
        <w:rPr>
          <w:rFonts w:cstheme="minorHAnsi"/>
          <w:sz w:val="24"/>
          <w:szCs w:val="24"/>
        </w:rPr>
        <w:t xml:space="preserve">ellow and white morphs, preferred by the dominant bee pollinators </w:t>
      </w:r>
      <w:r w:rsidR="00073D96" w:rsidRPr="00B37E0F">
        <w:rPr>
          <w:rFonts w:cstheme="minorHAnsi"/>
          <w:sz w:val="24"/>
          <w:szCs w:val="24"/>
        </w:rPr>
        <w:t>and</w:t>
      </w:r>
      <w:r w:rsidR="00F2559D" w:rsidRPr="00B37E0F">
        <w:rPr>
          <w:rFonts w:cstheme="minorHAnsi"/>
          <w:sz w:val="24"/>
          <w:szCs w:val="24"/>
        </w:rPr>
        <w:t xml:space="preserve"> by herbivores, were generally less inducible than anthocynanin-containing pink and bronze petal morphs. </w:t>
      </w:r>
      <w:r w:rsidR="00453579" w:rsidRPr="00B37E0F">
        <w:rPr>
          <w:rFonts w:cstheme="minorHAnsi"/>
          <w:sz w:val="24"/>
          <w:szCs w:val="24"/>
        </w:rPr>
        <w:t>In additi</w:t>
      </w:r>
      <w:r w:rsidR="009E2B61" w:rsidRPr="00B37E0F">
        <w:rPr>
          <w:rFonts w:cstheme="minorHAnsi"/>
          <w:sz w:val="24"/>
          <w:szCs w:val="24"/>
        </w:rPr>
        <w:t>on</w:t>
      </w:r>
      <w:r w:rsidR="00453579" w:rsidRPr="00B37E0F">
        <w:rPr>
          <w:rFonts w:cstheme="minorHAnsi"/>
          <w:sz w:val="24"/>
          <w:szCs w:val="24"/>
        </w:rPr>
        <w:t>, induction of indole GSL</w:t>
      </w:r>
      <w:r w:rsidR="009E2B61" w:rsidRPr="00B37E0F">
        <w:rPr>
          <w:rFonts w:cstheme="minorHAnsi"/>
          <w:sz w:val="24"/>
          <w:szCs w:val="24"/>
        </w:rPr>
        <w:t xml:space="preserve"> in leaf and petals</w:t>
      </w:r>
      <w:r w:rsidR="00453579" w:rsidRPr="00B37E0F">
        <w:rPr>
          <w:rFonts w:cstheme="minorHAnsi"/>
          <w:sz w:val="24"/>
          <w:szCs w:val="24"/>
        </w:rPr>
        <w:t xml:space="preserve"> show that there can be induction in petal tissue in response to leaf damage </w:t>
      </w:r>
      <w:r w:rsidR="00453579" w:rsidRPr="00B37E0F">
        <w:rPr>
          <w:rFonts w:cstheme="minorHAnsi"/>
          <w:sz w:val="24"/>
          <w:szCs w:val="24"/>
        </w:rPr>
        <w:fldChar w:fldCharType="begin"/>
      </w:r>
      <w:r w:rsidR="009C72EB" w:rsidRPr="00B37E0F">
        <w:rPr>
          <w:rFonts w:cstheme="minorHAnsi"/>
          <w:sz w:val="24"/>
          <w:szCs w:val="24"/>
        </w:rPr>
        <w:instrText xml:space="preserve"> ADDIN EN.CITE &lt;EndNote&gt;&lt;Cite&gt;&lt;Author&gt;Strauss&lt;/Author&gt;&lt;Year&gt;2004&lt;/Year&gt;&lt;RecNum&gt;528&lt;/RecNum&gt;&lt;DisplayText&gt;&lt;style face="superscript"&gt;5&lt;/style&gt;&lt;/DisplayText&gt;&lt;record&gt;&lt;rec-number&gt;528&lt;/rec-number&gt;&lt;foreign-keys&gt;&lt;key app="EN" db-id="509dv25tmpxa9vetvw35s2rcpvzap9w2vfst" timestamp="1566141297" guid="f850b9e3-91e2-4847-8d93-4cb9c0216170"&gt;528&lt;/key&gt;&lt;/foreign-keys&gt;&lt;ref-type name="Journal Article"&gt;17&lt;/ref-type&gt;&lt;contributors&gt;&lt;authors&gt;&lt;author&gt;Strauss, Sharon Y.&lt;/author&gt;&lt;author&gt;Irwin, Rebecca E.&lt;/author&gt;&lt;author&gt;Lambrix, Virginia M.&lt;/author&gt;&lt;/authors&gt;&lt;/contributors&gt;&lt;titles&gt;&lt;title&gt;Optimal defence theory and flower petal colour predict variation in the secondary chemistry of wild radish&lt;/title&gt;&lt;/titles&gt;&lt;pages&gt;132-141&lt;/pages&gt;&lt;volume&gt;92&lt;/volume&gt;&lt;number&gt;1&lt;/number&gt;&lt;dates&gt;&lt;year&gt;2004&lt;/year&gt;&lt;/dates&gt;&lt;isbn&gt;0022-0477&lt;/isbn&gt;&lt;urls&gt;&lt;related-urls&gt;&lt;url&gt;https://besjournals.onlinelibrary.wiley.com/doi/abs/10.1111/j.1365-2745.2004.00843.x&lt;/url&gt;&lt;/related-urls&gt;&lt;/urls&gt;&lt;electronic-resource-num&gt;10.1111/j.1365-2745.2004.00843.x&lt;/electronic-resource-num&gt;&lt;/record&gt;&lt;/Cite&gt;&lt;/EndNote&gt;</w:instrText>
      </w:r>
      <w:r w:rsidR="00453579" w:rsidRPr="00B37E0F">
        <w:rPr>
          <w:rFonts w:cstheme="minorHAnsi"/>
          <w:sz w:val="24"/>
          <w:szCs w:val="24"/>
        </w:rPr>
        <w:fldChar w:fldCharType="separate"/>
      </w:r>
      <w:r w:rsidR="009C72EB" w:rsidRPr="00B37E0F">
        <w:rPr>
          <w:rFonts w:cstheme="minorHAnsi"/>
          <w:sz w:val="24"/>
          <w:szCs w:val="24"/>
          <w:vertAlign w:val="superscript"/>
        </w:rPr>
        <w:t>5</w:t>
      </w:r>
      <w:r w:rsidR="00453579" w:rsidRPr="00B37E0F">
        <w:rPr>
          <w:rFonts w:cstheme="minorHAnsi"/>
          <w:sz w:val="24"/>
          <w:szCs w:val="24"/>
        </w:rPr>
        <w:fldChar w:fldCharType="end"/>
      </w:r>
      <w:r w:rsidR="00453579" w:rsidRPr="00B37E0F">
        <w:rPr>
          <w:rFonts w:cstheme="minorHAnsi"/>
          <w:sz w:val="24"/>
          <w:szCs w:val="24"/>
        </w:rPr>
        <w:t xml:space="preserve">. </w:t>
      </w:r>
      <w:r w:rsidR="00015D14" w:rsidRPr="00B37E0F">
        <w:rPr>
          <w:rFonts w:cstheme="minorHAnsi"/>
          <w:sz w:val="24"/>
          <w:szCs w:val="24"/>
        </w:rPr>
        <w:t>Results from this study and previous studies</w:t>
      </w:r>
      <w:r w:rsidR="004A6794" w:rsidRPr="00B37E0F">
        <w:rPr>
          <w:rFonts w:cstheme="minorHAnsi"/>
          <w:sz w:val="24"/>
          <w:szCs w:val="24"/>
        </w:rPr>
        <w:t xml:space="preserve"> </w:t>
      </w:r>
      <w:r w:rsidR="004A6794" w:rsidRPr="00B37E0F">
        <w:rPr>
          <w:rFonts w:cstheme="minorHAnsi"/>
          <w:sz w:val="24"/>
          <w:szCs w:val="24"/>
        </w:rPr>
        <w:fldChar w:fldCharType="begin">
          <w:fldData xml:space="preserve">PEVuZE5vdGU+PENpdGU+PEF1dGhvcj5TdGFudG9uPC9BdXRob3I+PFllYXI+MTk4NzwvWWVhcj48
UmVjTnVtPjUzNzwvUmVjTnVtPjxEaXNwbGF5VGV4dD48c3R5bGUgZmFjZT0ic3VwZXJzY3JpcHQi
PjUsOTwvc3R5bGU+PC9EaXNwbGF5VGV4dD48cmVjb3JkPjxyZWMtbnVtYmVyPjUzNzwvcmVjLW51
bWJlcj48Zm9yZWlnbi1rZXlzPjxrZXkgYXBwPSJFTiIgZGItaWQ9IjUwOWR2MjV0bXB4YTl2ZXR2
dzM1czJyY3B2emFwOXcydmZzdCIgdGltZXN0YW1wPSIxNTY2MTQyMzc5IiBndWlkPSIzNTlkZTFm
NC05ZjBhLTRmZDQtYTgxMy1lYTgyMTUxMDk3Y2IiPjUzNzwva2V5PjwvZm9yZWlnbi1rZXlzPjxy
ZWYtdHlwZSBuYW1lPSJKb3VybmFsIEFydGljbGUiPjE3PC9yZWYtdHlwZT48Y29udHJpYnV0b3Jz
PjxhdXRob3JzPjxhdXRob3I+U3RhbnRvbiwgTWF1cmVlbiBMLjwvYXV0aG9yPjwvYXV0aG9ycz48
L2NvbnRyaWJ1dG9ycz48dGl0bGVzPjx0aXRsZT5SZXByb2R1Y3RpdmUgQmlvbG9neSBvZiBQZXRh
bCBDb2xvciBWYXJpYW50cyBpbiBXaWxkIFBvcHVsYXRpb25zIG9mIFJhcGhhbnVzIHNhdGl2dXM6
IEkuIFBvbGxpbmF0b3IgUmVzcG9uc2UgdG8gQ29sb3IgTW9ycGhzPC90aXRsZT48c2Vjb25kYXJ5
LXRpdGxlPkFtZXJpY2FuIEpvdXJuYWwgb2YgQm90YW55PC9zZWNvbmRhcnktdGl0bGU+PC90aXRs
ZXM+PHBlcmlvZGljYWw+PGZ1bGwtdGl0bGU+QW1lcmljYW4gSm91cm5hbCBvZiBCb3Rhbnk8L2Z1
bGwtdGl0bGU+PC9wZXJpb2RpY2FsPjxwYWdlcz4xNzgtMTg3PC9wYWdlcz48dm9sdW1lPjc0PC92
b2x1bWU+PG51bWJlcj4yPC9udW1iZXI+PGRhdGVzPjx5ZWFyPjE5ODc8L3llYXI+PC9kYXRlcz48
cHVibGlzaGVyPkJvdGFuaWNhbCBTb2NpZXR5IG9mIEFtZXJpY2E8L3B1Ymxpc2hlcj48aXNibj4w
MDAyOTEyMiwgMTUzNzIxOTc8L2lzYm4+PHVybHM+PHJlbGF0ZWQtdXJscz48dXJsPmh0dHA6Ly93
d3cuanN0b3Iub3JnL3N0YWJsZS8yNDQ0MDE5PC91cmw+PC9yZWxhdGVkLXVybHM+PC91cmxzPjxj
dXN0b20xPkZ1bGwgcHVibGljYXRpb24gZGF0ZTogRmViLiwgMTk4NzwvY3VzdG9tMT48ZWxlY3Ry
b25pYy1yZXNvdXJjZS1udW0+MTAuMjMwNy8yNDQ0MDE5PC9lbGVjdHJvbmljLXJlc291cmNlLW51
bT48cmVtb3RlLWRhdGFiYXNlLW5hbWU+SlNUT1I8L3JlbW90ZS1kYXRhYmFzZS1uYW1lPjwvcmVj
b3JkPjwvQ2l0ZT48Q2l0ZT48QXV0aG9yPlN0cmF1c3M8L0F1dGhvcj48WWVhcj4yMDA0PC9ZZWFy
PjxSZWNOdW0+NTI4PC9SZWNOdW0+PHJlY29yZD48cmVjLW51bWJlcj41Mjg8L3JlYy1udW1iZXI+
PGZvcmVpZ24ta2V5cz48a2V5IGFwcD0iRU4iIGRiLWlkPSI1MDlkdjI1dG1weGE5dmV0dnczNXMy
cmNwdnphcDl3MnZmc3QiIHRpbWVzdGFtcD0iMTU2NjE0MTI5NyIgZ3VpZD0iZjg1MGI5ZTMtOTFl
Mi00ODQ3LThkOTMtNGNiOWMwMjE2MTcwIj41Mjg8L2tleT48L2ZvcmVpZ24ta2V5cz48cmVmLXR5
cGUgbmFtZT0iSm91cm5hbCBBcnRpY2xlIj4xNzwvcmVmLXR5cGU+PGNvbnRyaWJ1dG9ycz48YXV0
aG9ycz48YXV0aG9yPlN0cmF1c3MsIFNoYXJvbiBZLjwvYXV0aG9yPjxhdXRob3I+SXJ3aW4sIFJl
YmVjY2EgRS48L2F1dGhvcj48YXV0aG9yPkxhbWJyaXgsIFZpcmdpbmlhIE0uPC9hdXRob3I+PC9h
dXRob3JzPjwvY29udHJpYnV0b3JzPjx0aXRsZXM+PHRpdGxlPk9wdGltYWwgZGVmZW5jZSB0aGVv
cnkgYW5kIGZsb3dlciBwZXRhbCBjb2xvdXIgcHJlZGljdCB2YXJpYXRpb24gaW4gdGhlIHNlY29u
ZGFyeSBjaGVtaXN0cnkgb2Ygd2lsZCByYWRpc2g8L3RpdGxlPjwvdGl0bGVzPjxwYWdlcz4xMzIt
MTQxPC9wYWdlcz48dm9sdW1lPjkyPC92b2x1bWU+PG51bWJlcj4xPC9udW1iZXI+PGRhdGVzPjx5
ZWFyPjIwMDQ8L3llYXI+PC9kYXRlcz48aXNibj4wMDIyLTA0Nzc8L2lzYm4+PHVybHM+PHJlbGF0
ZWQtdXJscz48dXJsPmh0dHBzOi8vYmVzam91cm5hbHMub25saW5lbGlicmFyeS53aWxleS5jb20v
ZG9pL2Ficy8xMC4xMTExL2ouMTM2NS0yNzQ1LjIwMDQuMDA4NDMueDwvdXJsPjwvcmVsYXRlZC11
cmxzPjwvdXJscz48ZWxlY3Ryb25pYy1yZXNvdXJjZS1udW0+MTAuMTExMS9qLjEzNjUtMjc0NS4y
MDA0LjAwODQzLng8L2VsZWN0cm9uaWMtcmVzb3VyY2UtbnVtPjwvcmVjb3JkPjwvQ2l0ZT48L0Vu
ZE5vdGU+
</w:fldData>
        </w:fldChar>
      </w:r>
      <w:r w:rsidR="009C72EB" w:rsidRPr="00B37E0F">
        <w:rPr>
          <w:rFonts w:cstheme="minorHAnsi"/>
          <w:sz w:val="24"/>
          <w:szCs w:val="24"/>
        </w:rPr>
        <w:instrText xml:space="preserve"> ADDIN EN.CITE </w:instrText>
      </w:r>
      <w:r w:rsidR="009C72EB" w:rsidRPr="00B37E0F">
        <w:rPr>
          <w:rFonts w:cstheme="minorHAnsi"/>
          <w:sz w:val="24"/>
          <w:szCs w:val="24"/>
        </w:rPr>
        <w:fldChar w:fldCharType="begin">
          <w:fldData xml:space="preserve">PEVuZE5vdGU+PENpdGU+PEF1dGhvcj5TdGFudG9uPC9BdXRob3I+PFllYXI+MTk4NzwvWWVhcj48
UmVjTnVtPjUzNzwvUmVjTnVtPjxEaXNwbGF5VGV4dD48c3R5bGUgZmFjZT0ic3VwZXJzY3JpcHQi
PjUsOTwvc3R5bGU+PC9EaXNwbGF5VGV4dD48cmVjb3JkPjxyZWMtbnVtYmVyPjUzNzwvcmVjLW51
bWJlcj48Zm9yZWlnbi1rZXlzPjxrZXkgYXBwPSJFTiIgZGItaWQ9IjUwOWR2MjV0bXB4YTl2ZXR2
dzM1czJyY3B2emFwOXcydmZzdCIgdGltZXN0YW1wPSIxNTY2MTQyMzc5IiBndWlkPSIzNTlkZTFm
NC05ZjBhLTRmZDQtYTgxMy1lYTgyMTUxMDk3Y2IiPjUzNzwva2V5PjwvZm9yZWlnbi1rZXlzPjxy
ZWYtdHlwZSBuYW1lPSJKb3VybmFsIEFydGljbGUiPjE3PC9yZWYtdHlwZT48Y29udHJpYnV0b3Jz
PjxhdXRob3JzPjxhdXRob3I+U3RhbnRvbiwgTWF1cmVlbiBMLjwvYXV0aG9yPjwvYXV0aG9ycz48
L2NvbnRyaWJ1dG9ycz48dGl0bGVzPjx0aXRsZT5SZXByb2R1Y3RpdmUgQmlvbG9neSBvZiBQZXRh
bCBDb2xvciBWYXJpYW50cyBpbiBXaWxkIFBvcHVsYXRpb25zIG9mIFJhcGhhbnVzIHNhdGl2dXM6
IEkuIFBvbGxpbmF0b3IgUmVzcG9uc2UgdG8gQ29sb3IgTW9ycGhzPC90aXRsZT48c2Vjb25kYXJ5
LXRpdGxlPkFtZXJpY2FuIEpvdXJuYWwgb2YgQm90YW55PC9zZWNvbmRhcnktdGl0bGU+PC90aXRs
ZXM+PHBlcmlvZGljYWw+PGZ1bGwtdGl0bGU+QW1lcmljYW4gSm91cm5hbCBvZiBCb3Rhbnk8L2Z1
bGwtdGl0bGU+PC9wZXJpb2RpY2FsPjxwYWdlcz4xNzgtMTg3PC9wYWdlcz48dm9sdW1lPjc0PC92
b2x1bWU+PG51bWJlcj4yPC9udW1iZXI+PGRhdGVzPjx5ZWFyPjE5ODc8L3llYXI+PC9kYXRlcz48
cHVibGlzaGVyPkJvdGFuaWNhbCBTb2NpZXR5IG9mIEFtZXJpY2E8L3B1Ymxpc2hlcj48aXNibj4w
MDAyOTEyMiwgMTUzNzIxOTc8L2lzYm4+PHVybHM+PHJlbGF0ZWQtdXJscz48dXJsPmh0dHA6Ly93
d3cuanN0b3Iub3JnL3N0YWJsZS8yNDQ0MDE5PC91cmw+PC9yZWxhdGVkLXVybHM+PC91cmxzPjxj
dXN0b20xPkZ1bGwgcHVibGljYXRpb24gZGF0ZTogRmViLiwgMTk4NzwvY3VzdG9tMT48ZWxlY3Ry
b25pYy1yZXNvdXJjZS1udW0+MTAuMjMwNy8yNDQ0MDE5PC9lbGVjdHJvbmljLXJlc291cmNlLW51
bT48cmVtb3RlLWRhdGFiYXNlLW5hbWU+SlNUT1I8L3JlbW90ZS1kYXRhYmFzZS1uYW1lPjwvcmVj
b3JkPjwvQ2l0ZT48Q2l0ZT48QXV0aG9yPlN0cmF1c3M8L0F1dGhvcj48WWVhcj4yMDA0PC9ZZWFy
PjxSZWNOdW0+NTI4PC9SZWNOdW0+PHJlY29yZD48cmVjLW51bWJlcj41Mjg8L3JlYy1udW1iZXI+
PGZvcmVpZ24ta2V5cz48a2V5IGFwcD0iRU4iIGRiLWlkPSI1MDlkdjI1dG1weGE5dmV0dnczNXMy
cmNwdnphcDl3MnZmc3QiIHRpbWVzdGFtcD0iMTU2NjE0MTI5NyIgZ3VpZD0iZjg1MGI5ZTMtOTFl
Mi00ODQ3LThkOTMtNGNiOWMwMjE2MTcwIj41Mjg8L2tleT48L2ZvcmVpZ24ta2V5cz48cmVmLXR5
cGUgbmFtZT0iSm91cm5hbCBBcnRpY2xlIj4xNzwvcmVmLXR5cGU+PGNvbnRyaWJ1dG9ycz48YXV0
aG9ycz48YXV0aG9yPlN0cmF1c3MsIFNoYXJvbiBZLjwvYXV0aG9yPjxhdXRob3I+SXJ3aW4sIFJl
YmVjY2EgRS48L2F1dGhvcj48YXV0aG9yPkxhbWJyaXgsIFZpcmdpbmlhIE0uPC9hdXRob3I+PC9h
dXRob3JzPjwvY29udHJpYnV0b3JzPjx0aXRsZXM+PHRpdGxlPk9wdGltYWwgZGVmZW5jZSB0aGVv
cnkgYW5kIGZsb3dlciBwZXRhbCBjb2xvdXIgcHJlZGljdCB2YXJpYXRpb24gaW4gdGhlIHNlY29u
ZGFyeSBjaGVtaXN0cnkgb2Ygd2lsZCByYWRpc2g8L3RpdGxlPjwvdGl0bGVzPjxwYWdlcz4xMzIt
MTQxPC9wYWdlcz48dm9sdW1lPjkyPC92b2x1bWU+PG51bWJlcj4xPC9udW1iZXI+PGRhdGVzPjx5
ZWFyPjIwMDQ8L3llYXI+PC9kYXRlcz48aXNibj4wMDIyLTA0Nzc8L2lzYm4+PHVybHM+PHJlbGF0
ZWQtdXJscz48dXJsPmh0dHBzOi8vYmVzam91cm5hbHMub25saW5lbGlicmFyeS53aWxleS5jb20v
ZG9pL2Ficy8xMC4xMTExL2ouMTM2NS0yNzQ1LjIwMDQuMDA4NDMueDwvdXJsPjwvcmVsYXRlZC11
cmxzPjwvdXJscz48ZWxlY3Ryb25pYy1yZXNvdXJjZS1udW0+MTAuMTExMS9qLjEzNjUtMjc0NS4y
MDA0LjAwODQzLng8L2VsZWN0cm9uaWMtcmVzb3VyY2UtbnVtPjwvcmVjb3JkPjwvQ2l0ZT48L0Vu
ZE5vdGU+
</w:fldData>
        </w:fldChar>
      </w:r>
      <w:r w:rsidR="009C72EB" w:rsidRPr="00B37E0F">
        <w:rPr>
          <w:rFonts w:cstheme="minorHAnsi"/>
          <w:sz w:val="24"/>
          <w:szCs w:val="24"/>
        </w:rPr>
        <w:instrText xml:space="preserve"> ADDIN EN.CITE.DATA </w:instrText>
      </w:r>
      <w:r w:rsidR="009C72EB" w:rsidRPr="00B37E0F">
        <w:rPr>
          <w:rFonts w:cstheme="minorHAnsi"/>
          <w:sz w:val="24"/>
          <w:szCs w:val="24"/>
        </w:rPr>
      </w:r>
      <w:r w:rsidR="009C72EB" w:rsidRPr="00B37E0F">
        <w:rPr>
          <w:rFonts w:cstheme="minorHAnsi"/>
          <w:sz w:val="24"/>
          <w:szCs w:val="24"/>
        </w:rPr>
        <w:fldChar w:fldCharType="end"/>
      </w:r>
      <w:r w:rsidR="004A6794" w:rsidRPr="00B37E0F">
        <w:rPr>
          <w:rFonts w:cstheme="minorHAnsi"/>
          <w:sz w:val="24"/>
          <w:szCs w:val="24"/>
        </w:rPr>
      </w:r>
      <w:r w:rsidR="004A6794" w:rsidRPr="00B37E0F">
        <w:rPr>
          <w:rFonts w:cstheme="minorHAnsi"/>
          <w:sz w:val="24"/>
          <w:szCs w:val="24"/>
        </w:rPr>
        <w:fldChar w:fldCharType="separate"/>
      </w:r>
      <w:r w:rsidR="009C72EB" w:rsidRPr="00B37E0F">
        <w:rPr>
          <w:rFonts w:cstheme="minorHAnsi"/>
          <w:sz w:val="24"/>
          <w:szCs w:val="24"/>
          <w:vertAlign w:val="superscript"/>
        </w:rPr>
        <w:t>5,9</w:t>
      </w:r>
      <w:r w:rsidR="004A6794" w:rsidRPr="00B37E0F">
        <w:rPr>
          <w:rFonts w:cstheme="minorHAnsi"/>
          <w:sz w:val="24"/>
          <w:szCs w:val="24"/>
        </w:rPr>
        <w:fldChar w:fldCharType="end"/>
      </w:r>
      <w:r w:rsidR="00015D14" w:rsidRPr="00B37E0F">
        <w:rPr>
          <w:rFonts w:cstheme="minorHAnsi"/>
          <w:sz w:val="24"/>
          <w:szCs w:val="24"/>
        </w:rPr>
        <w:t xml:space="preserve"> suggest that in the presence of pollinator discrimination, the </w:t>
      </w:r>
      <w:r w:rsidR="00AE17B4" w:rsidRPr="00B37E0F">
        <w:rPr>
          <w:rFonts w:cstheme="minorHAnsi"/>
          <w:sz w:val="24"/>
          <w:szCs w:val="24"/>
        </w:rPr>
        <w:t>colour</w:t>
      </w:r>
      <w:r w:rsidR="00015D14" w:rsidRPr="00B37E0F">
        <w:rPr>
          <w:rFonts w:cstheme="minorHAnsi"/>
          <w:sz w:val="24"/>
          <w:szCs w:val="24"/>
        </w:rPr>
        <w:t xml:space="preserve"> composition of </w:t>
      </w:r>
      <w:r w:rsidR="00015D14" w:rsidRPr="00B37E0F">
        <w:rPr>
          <w:rFonts w:cstheme="minorHAnsi"/>
          <w:i/>
          <w:iCs/>
          <w:sz w:val="24"/>
          <w:szCs w:val="24"/>
        </w:rPr>
        <w:t xml:space="preserve">Raphanus </w:t>
      </w:r>
      <w:r w:rsidR="00015D14" w:rsidRPr="00B37E0F">
        <w:rPr>
          <w:rFonts w:cstheme="minorHAnsi"/>
          <w:sz w:val="24"/>
          <w:szCs w:val="24"/>
        </w:rPr>
        <w:t xml:space="preserve">populations should be </w:t>
      </w:r>
      <w:r w:rsidR="005A1013" w:rsidRPr="00B37E0F">
        <w:rPr>
          <w:rFonts w:cstheme="minorHAnsi"/>
          <w:sz w:val="24"/>
          <w:szCs w:val="24"/>
        </w:rPr>
        <w:t xml:space="preserve">evolving towards </w:t>
      </w:r>
      <w:r w:rsidR="00015D14" w:rsidRPr="00B37E0F">
        <w:rPr>
          <w:rFonts w:cstheme="minorHAnsi"/>
          <w:sz w:val="24"/>
          <w:szCs w:val="24"/>
        </w:rPr>
        <w:t xml:space="preserve">increasing frequencies of yellow </w:t>
      </w:r>
      <w:r w:rsidR="00AE17B4" w:rsidRPr="00B37E0F">
        <w:rPr>
          <w:rFonts w:cstheme="minorHAnsi"/>
          <w:sz w:val="24"/>
          <w:szCs w:val="24"/>
        </w:rPr>
        <w:t>colour</w:t>
      </w:r>
      <w:r w:rsidR="00015D14" w:rsidRPr="00B37E0F">
        <w:rPr>
          <w:rFonts w:cstheme="minorHAnsi"/>
          <w:sz w:val="24"/>
          <w:szCs w:val="24"/>
        </w:rPr>
        <w:t xml:space="preserve"> morphs. However, ongoing studies in </w:t>
      </w:r>
      <w:r w:rsidR="00015D14" w:rsidRPr="00B37E0F">
        <w:rPr>
          <w:rFonts w:cstheme="minorHAnsi"/>
          <w:i/>
          <w:iCs/>
          <w:sz w:val="24"/>
          <w:szCs w:val="24"/>
        </w:rPr>
        <w:t xml:space="preserve">R. sativus </w:t>
      </w:r>
      <w:r w:rsidR="00015D14" w:rsidRPr="00B37E0F">
        <w:rPr>
          <w:rFonts w:cstheme="minorHAnsi"/>
          <w:sz w:val="24"/>
          <w:szCs w:val="24"/>
        </w:rPr>
        <w:t xml:space="preserve">populations in California indicate that </w:t>
      </w:r>
      <w:r w:rsidR="00AE17B4" w:rsidRPr="00B37E0F">
        <w:rPr>
          <w:rFonts w:cstheme="minorHAnsi"/>
          <w:sz w:val="24"/>
          <w:szCs w:val="24"/>
        </w:rPr>
        <w:t>colour</w:t>
      </w:r>
      <w:r w:rsidR="00015D14" w:rsidRPr="00B37E0F">
        <w:rPr>
          <w:rFonts w:cstheme="minorHAnsi"/>
          <w:sz w:val="24"/>
          <w:szCs w:val="24"/>
        </w:rPr>
        <w:t xml:space="preserve"> frequencies stay relatively constant over short and long time periods </w:t>
      </w:r>
      <w:r w:rsidR="00183140" w:rsidRPr="00B37E0F">
        <w:rPr>
          <w:rFonts w:cstheme="minorHAnsi"/>
          <w:sz w:val="24"/>
          <w:szCs w:val="24"/>
        </w:rPr>
        <w:fldChar w:fldCharType="begin"/>
      </w:r>
      <w:r w:rsidR="009B0A08" w:rsidRPr="00B37E0F">
        <w:rPr>
          <w:rFonts w:cstheme="minorHAnsi"/>
          <w:sz w:val="24"/>
          <w:szCs w:val="24"/>
        </w:rPr>
        <w:instrText xml:space="preserve"> ADDIN EN.CITE &lt;EndNote&gt;&lt;Cite&gt;&lt;Author&gt;Irwin&lt;/Author&gt;&lt;Year&gt;2005&lt;/Year&gt;&lt;RecNum&gt;526&lt;/RecNum&gt;&lt;DisplayText&gt;&lt;style face="superscript"&gt;10&lt;/style&gt;&lt;/DisplayText&gt;&lt;record&gt;&lt;rec-number&gt;526&lt;/rec-number&gt;&lt;foreign-keys&gt;&lt;key app="EN" db-id="509dv25tmpxa9vetvw35s2rcpvzap9w2vfst" timestamp="1566141197" guid="de363b85-70c7-491b-8f19-e399813d5443"&gt;526&lt;/key&gt;&lt;/foreign-keys&gt;&lt;ref-type name="Journal Article"&gt;17&lt;/ref-type&gt;&lt;contributors&gt;&lt;authors&gt;&lt;author&gt;Irwin, Rebecca&lt;/author&gt;&lt;author&gt;xa,&lt;/author&gt;&lt;author&gt;E,&lt;/author&gt;&lt;author&gt;Strauss, Sharon&lt;/author&gt;&lt;author&gt;xa,&lt;/author&gt;&lt;author&gt;Y,&lt;/author&gt;&lt;author&gt;Associate Editor: Philippe, Jarne&lt;/author&gt;&lt;/authors&gt;&lt;/contributors&gt;&lt;titles&gt;&lt;title&gt;Flower color microevolution in wild radish: Evolutionary response to pollinator mediated selection&lt;/title&gt;&lt;secondary-title&gt;The American Naturalist&lt;/secondary-title&gt;&lt;/titles&gt;&lt;periodical&gt;&lt;full-title&gt;The American Naturalist&lt;/full-title&gt;&lt;/periodical&gt;&lt;pages&gt;225-237&lt;/pages&gt;&lt;volume&gt;165&lt;/volume&gt;&lt;number&gt;2&lt;/number&gt;&lt;dates&gt;&lt;year&gt;2005&lt;/year&gt;&lt;/dates&gt;&lt;publisher&gt;[The University of Chicago Press, The American Society of Naturalists]&lt;/publisher&gt;&lt;isbn&gt;00030147, 15375323&lt;/isbn&gt;&lt;urls&gt;&lt;related-urls&gt;&lt;url&gt;http://www.jstor.org/stable/10.1086/426714&lt;/url&gt;&lt;/related-urls&gt;&lt;/urls&gt;&lt;custom1&gt;Full publication date: February 2005&lt;/custom1&gt;&lt;electronic-resource-num&gt;10.1086/426714&lt;/electronic-resource-num&gt;&lt;/record&gt;&lt;/Cite&gt;&lt;/EndNote&gt;</w:instrText>
      </w:r>
      <w:r w:rsidR="00183140" w:rsidRPr="00B37E0F">
        <w:rPr>
          <w:rFonts w:cstheme="minorHAnsi"/>
          <w:sz w:val="24"/>
          <w:szCs w:val="24"/>
        </w:rPr>
        <w:fldChar w:fldCharType="separate"/>
      </w:r>
      <w:r w:rsidR="009C72EB" w:rsidRPr="00B37E0F">
        <w:rPr>
          <w:rFonts w:cstheme="minorHAnsi"/>
          <w:noProof/>
          <w:sz w:val="24"/>
          <w:szCs w:val="24"/>
          <w:vertAlign w:val="superscript"/>
        </w:rPr>
        <w:t>10</w:t>
      </w:r>
      <w:r w:rsidR="00183140" w:rsidRPr="00B37E0F">
        <w:rPr>
          <w:rFonts w:cstheme="minorHAnsi"/>
          <w:sz w:val="24"/>
          <w:szCs w:val="24"/>
        </w:rPr>
        <w:fldChar w:fldCharType="end"/>
      </w:r>
      <w:r w:rsidR="00015D14" w:rsidRPr="00B37E0F">
        <w:rPr>
          <w:rFonts w:cstheme="minorHAnsi"/>
          <w:sz w:val="24"/>
          <w:szCs w:val="24"/>
        </w:rPr>
        <w:t>.</w:t>
      </w:r>
      <w:r w:rsidR="009E2B61" w:rsidRPr="00B37E0F">
        <w:rPr>
          <w:rFonts w:cstheme="minorHAnsi"/>
          <w:sz w:val="24"/>
          <w:szCs w:val="24"/>
        </w:rPr>
        <w:t xml:space="preserve"> </w:t>
      </w:r>
      <w:r w:rsidR="00741079" w:rsidRPr="00B37E0F">
        <w:rPr>
          <w:rFonts w:cstheme="minorHAnsi"/>
          <w:sz w:val="24"/>
          <w:szCs w:val="24"/>
        </w:rPr>
        <w:t xml:space="preserve">Given that variation in petal colour and inducible indole </w:t>
      </w:r>
      <w:r w:rsidR="00543273" w:rsidRPr="00B37E0F">
        <w:rPr>
          <w:rFonts w:cstheme="minorHAnsi"/>
          <w:sz w:val="24"/>
          <w:szCs w:val="24"/>
        </w:rPr>
        <w:t>GSL</w:t>
      </w:r>
      <w:r w:rsidR="00741079" w:rsidRPr="00B37E0F">
        <w:rPr>
          <w:rFonts w:cstheme="minorHAnsi"/>
          <w:sz w:val="24"/>
          <w:szCs w:val="24"/>
        </w:rPr>
        <w:t xml:space="preserve"> levels are heritable traits in this species </w:t>
      </w:r>
      <w:r w:rsidR="00741079" w:rsidRPr="00B37E0F">
        <w:rPr>
          <w:rFonts w:cstheme="minorHAnsi"/>
          <w:sz w:val="24"/>
          <w:szCs w:val="24"/>
        </w:rPr>
        <w:fldChar w:fldCharType="begin">
          <w:fldData xml:space="preserve">PEVuZE5vdGU+PENpdGU+PEF1dGhvcj5DYXJsc29uPC9BdXRob3I+PFllYXI+MTk4NTwvWWVhcj48
UmVjTnVtPjUzMzwvUmVjTnVtPjxEaXNwbGF5VGV4dD48c3R5bGUgZmFjZT0ic3VwZXJzY3JpcHQi
PjExLDEyPC9zdHlsZT48L0Rpc3BsYXlUZXh0PjxyZWNvcmQ+PHJlYy1udW1iZXI+NTMzPC9yZWMt
bnVtYmVyPjxmb3JlaWduLWtleXM+PGtleSBhcHA9IkVOIiBkYi1pZD0iNTA5ZHYyNXRtcHhhOXZl
dHZ3MzVzMnJjcHZ6YXA5dzJ2ZnN0IiB0aW1lc3RhbXA9IjE1NjYxNDE5MTgiIGd1aWQ9ImQ1ZmJl
NmIzLTNiZGItNGU3OS04MzRhLTZjNzY3NWExZWQ0YSI+NTMzPC9rZXk+PC9mb3JlaWduLWtleXM+
PHJlZi10eXBlIG5hbWU9IkpvdXJuYWwgQXJ0aWNsZSI+MTc8L3JlZi10eXBlPjxjb250cmlidXRv
cnM+PGF1dGhvcnM+PGF1dGhvcj5DYXJsc29uLCBELiBHLjwvYXV0aG9yPjwvYXV0aG9ycz48c3Vi
c2lkaWFyeS1hdXRob3JzPjxhdXRob3I+Q2FybHNvbiwgRC4gRy48L2F1dGhvcj48YXV0aG9yPkRh
eGVuYmljaGxlciwgTS4gRS48L2F1dGhvcj48YXV0aG9yPlZhbkV0dGVuLCBDLiBILjwvYXV0aG9y
PjxhdXRob3I+SGlsbCwgQy4gQi48L2F1dGhvcj48YXV0aG9yPldpbGxpYW1zLCBQLiBILjwvYXV0
aG9yPjwvc3Vic2lkaWFyeS1hdXRob3JzPjwvY29udHJpYnV0b3JzPjx0aXRsZXM+PHRpdGxlPkds
dWNvc2lub2xhdGVzIGluIHJhZGlzaCBjdWx0aXZhcnM8L3RpdGxlPjxzZWNvbmRhcnktdGl0bGU+
Sm91cm5hbCBvZiB0aGUgQW1lcmljYW4gU29jaWV0eSBmb3IgSG9ydGljdWx0dXJhbCBTY2llbmNl
PC9zZWNvbmRhcnktdGl0bGU+PC90aXRsZXM+PHBlcmlvZGljYWw+PGZ1bGwtdGl0bGU+Sm91cm5h
bCBvZiB0aGUgQW1lcmljYW4gU29jaWV0eSBmb3IgSG9ydGljdWx0dXJhbCBTY2llbmNlPC9mdWxs
LXRpdGxlPjwvcGVyaW9kaWNhbD48cGFnZXM+NjM0LTYzODwvcGFnZXM+PHZvbHVtZT4xMTA8L3Zv
bHVtZT48bnVtYmVyPjU8L251bWJlcj48a2V5d29yZHM+PGtleXdvcmQ+cmFkaXNoZXM8L2tleXdv
cmQ+PGtleXdvcmQ+UmFwaGFudXMgc2F0aXZ1czwva2V5d29yZD48a2V5d29yZD5jdWx0aXZhcnM8
L2tleXdvcmQ+PGtleXdvcmQ+cm9vdHM8L2tleXdvcmQ+PGtleXdvcmQ+Z2x1Y29zaW5vbGF0ZXM8
L2tleXdvcmQ+PGtleXdvcmQ+dG94aWMgc3Vic3RhbmNlczwva2V5d29yZD48a2V5d29yZD5vaWwg
Y3JvcHM8L2tleXdvcmQ+PGtleXdvcmQ+Zm9vZCBjb21wb3NpdGlvbjwva2V5d29yZD48L2tleXdv
cmRzPjxkYXRlcz48eWVhcj4xOTg1PC95ZWFyPjwvZGF0ZXM+PGFjY2Vzc2lvbi1udW0+MjM3OTU8
L2FjY2Vzc2lvbi1udW0+PHVybHM+PC91cmxzPjxyZW1vdGUtZGF0YWJhc2UtbmFtZT5QdWJBZzwv
cmVtb3RlLWRhdGFiYXNlLW5hbWU+PHJlbW90ZS1kYXRhYmFzZS1wcm92aWRlcj5OYXRpb25hbCBB
Z3JpY3VsdHVyYWwgTGlicmFyeTwvcmVtb3RlLWRhdGFiYXNlLXByb3ZpZGVyPjwvcmVjb3JkPjwv
Q2l0ZT48Q2l0ZT48QXV0aG9yPklzaGlpPC9BdXRob3I+PFllYXI+MTk4OTwvWWVhcj48UmVjTnVt
PjUzNDwvUmVjTnVtPjxyZWNvcmQ+PHJlYy1udW1iZXI+NTM0PC9yZWMtbnVtYmVyPjxmb3JlaWdu
LWtleXM+PGtleSBhcHA9IkVOIiBkYi1pZD0iNTA5ZHYyNXRtcHhhOXZldHZ3MzVzMnJjcHZ6YXA5
dzJ2ZnN0IiB0aW1lc3RhbXA9IjE1NjYxNDIwMjEiIGd1aWQ9ImNlOGRlZDk1LThkY2YtNDM1OC1h
NDI0LWUxMGQxNWQzYmMxNyI+NTM0PC9rZXk+PC9mb3JlaWduLWtleXM+PHJlZi10eXBlIG5hbWU9
IkpvdXJuYWwgQXJ0aWNsZSI+MTc8L3JlZi10eXBlPjxjb250cmlidXRvcnM+PGF1dGhvcnM+PGF1
dGhvcj5Jc2hpaSwgR2Vuc2hvPC9hdXRob3I+PGF1dGhvcj5TYWlqbywgUnlveWFzdTwvYXV0aG9y
PjxhdXRob3I+TmFnYXRhLCBNYXNheWFzdTwvYXV0aG9yPjwvYXV0aG9ycz48L2NvbnRyaWJ1dG9y
cz48dGl0bGVzPjx0aXRsZT48c3R5bGUgZmFjZT0ibm9ybWFsIiBmb250PSJkZWZhdWx0IiBzaXpl
PSIxMDAlIj5UaGUgZGlmZmVyZW5jZSBvZiBnbHVjb3Npbm9sYXRlIGNvbnRlbnQgaW4gZGlmZmVy
ZW50IGN1bHRpdmFyIG9mIGRhaWtvbiByb290cywgPC9zdHlsZT48c3R5bGUgZmFjZT0iaXRhbGlj
IiBmb250PSJkZWZhdWx0IiBzaXplPSIxMDAlIj5SYXBoYW51cyBzYXRpdnVzIDwvc3R5bGU+PHN0
eWxlIGZhY2U9Im5vcm1hbCIgZm9udD0iZGVmYXVsdCIgc2l6ZT0iMTAwJSI+TDwvc3R5bGU+PC90
aXRsZT48c2Vjb25kYXJ5LXRpdGxlPk5JUFBPTiBTSE9LVUhJTiBLT0dZTyBHQUtLQUlTSEk8L3Nl
Y29uZGFyeS10aXRsZT48L3RpdGxlcz48cGVyaW9kaWNhbD48ZnVsbC10aXRsZT5OSVBQT04gU0hP
S1VISU4gS09HWU8gR0FLS0FJU0hJPC9mdWxsLXRpdGxlPjwvcGVyaW9kaWNhbD48cGFnZXM+NzM5
LTc0MjwvcGFnZXM+PHZvbHVtZT4zNjwvdm9sdW1lPjxudW1iZXI+OTwvbnVtYmVyPjxkYXRlcz48
eWVhcj4xOTg5PC95ZWFyPjwvZGF0ZXM+PHVybHM+PC91cmxzPjxlbGVjdHJvbmljLXJlc291cmNl
LW51bT4xMC4zMTM2L25za2trMTk2Mi4zNi45XzczOTwvZWxlY3Ryb25pYy1yZXNvdXJjZS1udW0+
PC9yZWNvcmQ+PC9DaXRlPjwvRW5kTm90ZT4A
</w:fldData>
        </w:fldChar>
      </w:r>
      <w:r w:rsidR="003D4CE2" w:rsidRPr="00B37E0F">
        <w:rPr>
          <w:rFonts w:cstheme="minorHAnsi"/>
          <w:sz w:val="24"/>
          <w:szCs w:val="24"/>
        </w:rPr>
        <w:instrText xml:space="preserve"> ADDIN EN.CITE </w:instrText>
      </w:r>
      <w:r w:rsidR="003D4CE2" w:rsidRPr="00B37E0F">
        <w:rPr>
          <w:rFonts w:cstheme="minorHAnsi"/>
          <w:sz w:val="24"/>
          <w:szCs w:val="24"/>
        </w:rPr>
        <w:fldChar w:fldCharType="begin">
          <w:fldData xml:space="preserve">PEVuZE5vdGU+PENpdGU+PEF1dGhvcj5DYXJsc29uPC9BdXRob3I+PFllYXI+MTk4NTwvWWVhcj48
UmVjTnVtPjUzMzwvUmVjTnVtPjxEaXNwbGF5VGV4dD48c3R5bGUgZmFjZT0ic3VwZXJzY3JpcHQi
PjExLDEyPC9zdHlsZT48L0Rpc3BsYXlUZXh0PjxyZWNvcmQ+PHJlYy1udW1iZXI+NTMzPC9yZWMt
bnVtYmVyPjxmb3JlaWduLWtleXM+PGtleSBhcHA9IkVOIiBkYi1pZD0iNTA5ZHYyNXRtcHhhOXZl
dHZ3MzVzMnJjcHZ6YXA5dzJ2ZnN0IiB0aW1lc3RhbXA9IjE1NjYxNDE5MTgiIGd1aWQ9ImQ1ZmJl
NmIzLTNiZGItNGU3OS04MzRhLTZjNzY3NWExZWQ0YSI+NTMzPC9rZXk+PC9mb3JlaWduLWtleXM+
PHJlZi10eXBlIG5hbWU9IkpvdXJuYWwgQXJ0aWNsZSI+MTc8L3JlZi10eXBlPjxjb250cmlidXRv
cnM+PGF1dGhvcnM+PGF1dGhvcj5DYXJsc29uLCBELiBHLjwvYXV0aG9yPjwvYXV0aG9ycz48c3Vi
c2lkaWFyeS1hdXRob3JzPjxhdXRob3I+Q2FybHNvbiwgRC4gRy48L2F1dGhvcj48YXV0aG9yPkRh
eGVuYmljaGxlciwgTS4gRS48L2F1dGhvcj48YXV0aG9yPlZhbkV0dGVuLCBDLiBILjwvYXV0aG9y
PjxhdXRob3I+SGlsbCwgQy4gQi48L2F1dGhvcj48YXV0aG9yPldpbGxpYW1zLCBQLiBILjwvYXV0
aG9yPjwvc3Vic2lkaWFyeS1hdXRob3JzPjwvY29udHJpYnV0b3JzPjx0aXRsZXM+PHRpdGxlPkds
dWNvc2lub2xhdGVzIGluIHJhZGlzaCBjdWx0aXZhcnM8L3RpdGxlPjxzZWNvbmRhcnktdGl0bGU+
Sm91cm5hbCBvZiB0aGUgQW1lcmljYW4gU29jaWV0eSBmb3IgSG9ydGljdWx0dXJhbCBTY2llbmNl
PC9zZWNvbmRhcnktdGl0bGU+PC90aXRsZXM+PHBlcmlvZGljYWw+PGZ1bGwtdGl0bGU+Sm91cm5h
bCBvZiB0aGUgQW1lcmljYW4gU29jaWV0eSBmb3IgSG9ydGljdWx0dXJhbCBTY2llbmNlPC9mdWxs
LXRpdGxlPjwvcGVyaW9kaWNhbD48cGFnZXM+NjM0LTYzODwvcGFnZXM+PHZvbHVtZT4xMTA8L3Zv
bHVtZT48bnVtYmVyPjU8L251bWJlcj48a2V5d29yZHM+PGtleXdvcmQ+cmFkaXNoZXM8L2tleXdv
cmQ+PGtleXdvcmQ+UmFwaGFudXMgc2F0aXZ1czwva2V5d29yZD48a2V5d29yZD5jdWx0aXZhcnM8
L2tleXdvcmQ+PGtleXdvcmQ+cm9vdHM8L2tleXdvcmQ+PGtleXdvcmQ+Z2x1Y29zaW5vbGF0ZXM8
L2tleXdvcmQ+PGtleXdvcmQ+dG94aWMgc3Vic3RhbmNlczwva2V5d29yZD48a2V5d29yZD5vaWwg
Y3JvcHM8L2tleXdvcmQ+PGtleXdvcmQ+Zm9vZCBjb21wb3NpdGlvbjwva2V5d29yZD48L2tleXdv
cmRzPjxkYXRlcz48eWVhcj4xOTg1PC95ZWFyPjwvZGF0ZXM+PGFjY2Vzc2lvbi1udW0+MjM3OTU8
L2FjY2Vzc2lvbi1udW0+PHVybHM+PC91cmxzPjxyZW1vdGUtZGF0YWJhc2UtbmFtZT5QdWJBZzwv
cmVtb3RlLWRhdGFiYXNlLW5hbWU+PHJlbW90ZS1kYXRhYmFzZS1wcm92aWRlcj5OYXRpb25hbCBB
Z3JpY3VsdHVyYWwgTGlicmFyeTwvcmVtb3RlLWRhdGFiYXNlLXByb3ZpZGVyPjwvcmVjb3JkPjwv
Q2l0ZT48Q2l0ZT48QXV0aG9yPklzaGlpPC9BdXRob3I+PFllYXI+MTk4OTwvWWVhcj48UmVjTnVt
PjUzNDwvUmVjTnVtPjxyZWNvcmQ+PHJlYy1udW1iZXI+NTM0PC9yZWMtbnVtYmVyPjxmb3JlaWdu
LWtleXM+PGtleSBhcHA9IkVOIiBkYi1pZD0iNTA5ZHYyNXRtcHhhOXZldHZ3MzVzMnJjcHZ6YXA5
dzJ2ZnN0IiB0aW1lc3RhbXA9IjE1NjYxNDIwMjEiIGd1aWQ9ImNlOGRlZDk1LThkY2YtNDM1OC1h
NDI0LWUxMGQxNWQzYmMxNyI+NTM0PC9rZXk+PC9mb3JlaWduLWtleXM+PHJlZi10eXBlIG5hbWU9
IkpvdXJuYWwgQXJ0aWNsZSI+MTc8L3JlZi10eXBlPjxjb250cmlidXRvcnM+PGF1dGhvcnM+PGF1
dGhvcj5Jc2hpaSwgR2Vuc2hvPC9hdXRob3I+PGF1dGhvcj5TYWlqbywgUnlveWFzdTwvYXV0aG9y
PjxhdXRob3I+TmFnYXRhLCBNYXNheWFzdTwvYXV0aG9yPjwvYXV0aG9ycz48L2NvbnRyaWJ1dG9y
cz48dGl0bGVzPjx0aXRsZT48c3R5bGUgZmFjZT0ibm9ybWFsIiBmb250PSJkZWZhdWx0IiBzaXpl
PSIxMDAlIj5UaGUgZGlmZmVyZW5jZSBvZiBnbHVjb3Npbm9sYXRlIGNvbnRlbnQgaW4gZGlmZmVy
ZW50IGN1bHRpdmFyIG9mIGRhaWtvbiByb290cywgPC9zdHlsZT48c3R5bGUgZmFjZT0iaXRhbGlj
IiBmb250PSJkZWZhdWx0IiBzaXplPSIxMDAlIj5SYXBoYW51cyBzYXRpdnVzIDwvc3R5bGU+PHN0
eWxlIGZhY2U9Im5vcm1hbCIgZm9udD0iZGVmYXVsdCIgc2l6ZT0iMTAwJSI+TDwvc3R5bGU+PC90
aXRsZT48c2Vjb25kYXJ5LXRpdGxlPk5JUFBPTiBTSE9LVUhJTiBLT0dZTyBHQUtLQUlTSEk8L3Nl
Y29uZGFyeS10aXRsZT48L3RpdGxlcz48cGVyaW9kaWNhbD48ZnVsbC10aXRsZT5OSVBQT04gU0hP
S1VISU4gS09HWU8gR0FLS0FJU0hJPC9mdWxsLXRpdGxlPjwvcGVyaW9kaWNhbD48cGFnZXM+NzM5
LTc0MjwvcGFnZXM+PHZvbHVtZT4zNjwvdm9sdW1lPjxudW1iZXI+OTwvbnVtYmVyPjxkYXRlcz48
eWVhcj4xOTg5PC95ZWFyPjwvZGF0ZXM+PHVybHM+PC91cmxzPjxlbGVjdHJvbmljLXJlc291cmNl
LW51bT4xMC4zMTM2L25za2trMTk2Mi4zNi45XzczOTwvZWxlY3Ryb25pYy1yZXNvdXJjZS1udW0+
PC9yZWNvcmQ+PC9DaXRlPjwvRW5kTm90ZT4A
</w:fldData>
        </w:fldChar>
      </w:r>
      <w:r w:rsidR="003D4CE2" w:rsidRPr="00B37E0F">
        <w:rPr>
          <w:rFonts w:cstheme="minorHAnsi"/>
          <w:sz w:val="24"/>
          <w:szCs w:val="24"/>
        </w:rPr>
        <w:instrText xml:space="preserve"> ADDIN EN.CITE.DATA </w:instrText>
      </w:r>
      <w:r w:rsidR="003D4CE2" w:rsidRPr="00B37E0F">
        <w:rPr>
          <w:rFonts w:cstheme="minorHAnsi"/>
          <w:sz w:val="24"/>
          <w:szCs w:val="24"/>
        </w:rPr>
      </w:r>
      <w:r w:rsidR="003D4CE2" w:rsidRPr="00B37E0F">
        <w:rPr>
          <w:rFonts w:cstheme="minorHAnsi"/>
          <w:sz w:val="24"/>
          <w:szCs w:val="24"/>
        </w:rPr>
        <w:fldChar w:fldCharType="end"/>
      </w:r>
      <w:r w:rsidR="00741079" w:rsidRPr="00B37E0F">
        <w:rPr>
          <w:rFonts w:cstheme="minorHAnsi"/>
          <w:sz w:val="24"/>
          <w:szCs w:val="24"/>
        </w:rPr>
      </w:r>
      <w:r w:rsidR="00741079" w:rsidRPr="00B37E0F">
        <w:rPr>
          <w:rFonts w:cstheme="minorHAnsi"/>
          <w:sz w:val="24"/>
          <w:szCs w:val="24"/>
        </w:rPr>
        <w:fldChar w:fldCharType="separate"/>
      </w:r>
      <w:r w:rsidR="009C72EB" w:rsidRPr="00B37E0F">
        <w:rPr>
          <w:rFonts w:cstheme="minorHAnsi"/>
          <w:noProof/>
          <w:sz w:val="24"/>
          <w:szCs w:val="24"/>
          <w:vertAlign w:val="superscript"/>
        </w:rPr>
        <w:t>11,12</w:t>
      </w:r>
      <w:r w:rsidR="00741079" w:rsidRPr="00B37E0F">
        <w:rPr>
          <w:rFonts w:cstheme="minorHAnsi"/>
          <w:sz w:val="24"/>
          <w:szCs w:val="24"/>
        </w:rPr>
        <w:fldChar w:fldCharType="end"/>
      </w:r>
      <w:r w:rsidR="00741079" w:rsidRPr="00B37E0F">
        <w:rPr>
          <w:rFonts w:cstheme="minorHAnsi"/>
          <w:sz w:val="24"/>
          <w:szCs w:val="24"/>
        </w:rPr>
        <w:t xml:space="preserve">, conflicting selection pressures exerted </w:t>
      </w:r>
      <w:r w:rsidR="00741079" w:rsidRPr="00B37E0F">
        <w:rPr>
          <w:rFonts w:cstheme="minorHAnsi"/>
          <w:sz w:val="24"/>
          <w:szCs w:val="24"/>
        </w:rPr>
        <w:lastRenderedPageBreak/>
        <w:t xml:space="preserve">by pollinators and herbivores, coupled with pleiotropy, tight linkage, or strong selection (co-selection) at independently segregating loci (long-range linkage disequilibrium) between colour and defense loci, could maintain variation in both traits </w:t>
      </w:r>
      <w:r w:rsidR="00741079" w:rsidRPr="00B37E0F">
        <w:rPr>
          <w:rFonts w:cstheme="minorHAnsi"/>
          <w:sz w:val="24"/>
          <w:szCs w:val="24"/>
        </w:rPr>
        <w:fldChar w:fldCharType="begin">
          <w:fldData xml:space="preserve">PEVuZE5vdGU+PENpdGU+PEF1dGhvcj5TdHJhdXNzPC9BdXRob3I+PFllYXI+MjAwNDwvWWVhcj48
UmVjTnVtPjUyODwvUmVjTnVtPjxEaXNwbGF5VGV4dD48c3R5bGUgZmFjZT0ic3VwZXJzY3JpcHQi
PjUsMTM8L3N0eWxlPjwvRGlzcGxheVRleHQ+PHJlY29yZD48cmVjLW51bWJlcj41Mjg8L3JlYy1u
dW1iZXI+PGZvcmVpZ24ta2V5cz48a2V5IGFwcD0iRU4iIGRiLWlkPSI1MDlkdjI1dG1weGE5dmV0
dnczNXMycmNwdnphcDl3MnZmc3QiIHRpbWVzdGFtcD0iMTU2NjE0MTI5NyIgZ3VpZD0iZjg1MGI5
ZTMtOTFlMi00ODQ3LThkOTMtNGNiOWMwMjE2MTcwIj41Mjg8L2tleT48L2ZvcmVpZ24ta2V5cz48
cmVmLXR5cGUgbmFtZT0iSm91cm5hbCBBcnRpY2xlIj4xNzwvcmVmLXR5cGU+PGNvbnRyaWJ1dG9y
cz48YXV0aG9ycz48YXV0aG9yPlN0cmF1c3MsIFNoYXJvbiBZLjwvYXV0aG9yPjxhdXRob3I+SXJ3
aW4sIFJlYmVjY2EgRS48L2F1dGhvcj48YXV0aG9yPkxhbWJyaXgsIFZpcmdpbmlhIE0uPC9hdXRo
b3I+PC9hdXRob3JzPjwvY29udHJpYnV0b3JzPjx0aXRsZXM+PHRpdGxlPk9wdGltYWwgZGVmZW5j
ZSB0aGVvcnkgYW5kIGZsb3dlciBwZXRhbCBjb2xvdXIgcHJlZGljdCB2YXJpYXRpb24gaW4gdGhl
IHNlY29uZGFyeSBjaGVtaXN0cnkgb2Ygd2lsZCByYWRpc2g8L3RpdGxlPjwvdGl0bGVzPjxwYWdl
cz4xMzItMTQxPC9wYWdlcz48dm9sdW1lPjkyPC92b2x1bWU+PG51bWJlcj4xPC9udW1iZXI+PGRh
dGVzPjx5ZWFyPjIwMDQ8L3llYXI+PC9kYXRlcz48aXNibj4wMDIyLTA0Nzc8L2lzYm4+PHVybHM+
PHJlbGF0ZWQtdXJscz48dXJsPmh0dHBzOi8vYmVzam91cm5hbHMub25saW5lbGlicmFyeS53aWxl
eS5jb20vZG9pL2Ficy8xMC4xMTExL2ouMTM2NS0yNzQ1LjIwMDQuMDA4NDMueDwvdXJsPjwvcmVs
YXRlZC11cmxzPjwvdXJscz48ZWxlY3Ryb25pYy1yZXNvdXJjZS1udW0+MTAuMTExMS9qLjEzNjUt
Mjc0NS4yMDA0LjAwODQzLng8L2VsZWN0cm9uaWMtcmVzb3VyY2UtbnVtPjwvcmVjb3JkPjwvQ2l0
ZT48Q2l0ZT48QXV0aG9yPkJyYWNoaTwvQXV0aG9yPjxZZWFyPjIwMTU8L1llYXI+PFJlY051bT41
NjA8L1JlY051bT48cmVjb3JkPjxyZWMtbnVtYmVyPjU2MDwvcmVjLW51bWJlcj48Zm9yZWlnbi1r
ZXlzPjxrZXkgYXBwPSJFTiIgZGItaWQ9IjUwOWR2MjV0bXB4YTl2ZXR2dzM1czJyY3B2emFwOXcy
dmZzdCIgdGltZXN0YW1wPSIxNTY2Mjg4NTk4IiBndWlkPSI1MDM5NGEwMy1kYjM3LTQ4OTYtYjg0
YS04OTM3YzQyNTU4ZDQiPjU2MDwva2V5PjwvZm9yZWlnbi1rZXlzPjxyZWYtdHlwZSBuYW1lPSJK
b3VybmFsIEFydGljbGUiPjE3PC9yZWYtdHlwZT48Y29udHJpYnV0b3JzPjxhdXRob3JzPjxhdXRo
b3I+QnJhY2hpLCBCZW5qYW1pbjwvYXV0aG9yPjxhdXRob3I+TWV5ZXIsIENocmlzdG9waGVyIEcu
PC9hdXRob3I+PGF1dGhvcj5WaWxsb3V0cmVpeCwgUm9tYWluPC9hdXRob3I+PGF1dGhvcj5QbGF0
dCwgQWxleGFuZGVyPC9hdXRob3I+PGF1dGhvcj5Nb3J0b24sIFRpbW90aHkgQy48L2F1dGhvcj48
YXV0aG9yPlJvdXgsIEZhYnJpY2U8L2F1dGhvcj48YXV0aG9yPkJlcmdlbHNvbiwgSm95PC9hdXRo
b3I+PC9hdXRob3JzPjwvY29udHJpYnV0b3JzPjx0aXRsZXM+PHRpdGxlPjxzdHlsZSBmYWNlPSJu
b3JtYWwiIGZvbnQ9ImRlZmF1bHQiIHNpemU9IjEwMCUiPkNvc2VsZWN0ZWQgZ2VuZXMgZGV0ZXJt
aW5lIGFkYXB0aXZlIHZhcmlhdGlvbiBpbiBoZXJiaXZvcmUgcmVzaXN0YW5jZSB0aHJvdWdob3V0
IHRoZSBuYXRpdmUgcmFuZ2Ugb2YgPC9zdHlsZT48c3R5bGUgZmFjZT0iaXRhbGljIiBmb250PSJk
ZWZhdWx0IiBzaXplPSIxMDAlIj5BcmFiaWRvcHNpcyB0aGFsaWFu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0MDMyLTQwMzc8L3BhZ2VzPjx2b2x1bWU+MTEyPC92b2x1
bWU+PG51bWJlcj4xMzwvbnVtYmVyPjxkYXRlcz48eWVhcj4yMDE1PC95ZWFyPjwvZGF0ZXM+PHVy
bHM+PHJlbGF0ZWQtdXJscz48dXJsPmh0dHBzOi8vd3d3LnBuYXMub3JnL2NvbnRlbnQvcG5hcy8x
MTIvMTMvNDAzMi5mdWxsLnBkZjwvdXJsPjwvcmVsYXRlZC11cmxzPjwvdXJscz48ZWxlY3Ryb25p
Yy1yZXNvdXJjZS1udW0+MTAuMTA3My9wbmFzLjE0MjE0MTYxMTI8L2VsZWN0cm9uaWMtcmVzb3Vy
Y2UtbnVtPjwvcmVjb3JkPjwvQ2l0ZT48L0VuZE5vdGU+
</w:fldData>
        </w:fldChar>
      </w:r>
      <w:r w:rsidR="003D4CE2" w:rsidRPr="00B37E0F">
        <w:rPr>
          <w:rFonts w:cstheme="minorHAnsi"/>
          <w:sz w:val="24"/>
          <w:szCs w:val="24"/>
        </w:rPr>
        <w:instrText xml:space="preserve"> ADDIN EN.CITE </w:instrText>
      </w:r>
      <w:r w:rsidR="003D4CE2" w:rsidRPr="00B37E0F">
        <w:rPr>
          <w:rFonts w:cstheme="minorHAnsi"/>
          <w:sz w:val="24"/>
          <w:szCs w:val="24"/>
        </w:rPr>
        <w:fldChar w:fldCharType="begin">
          <w:fldData xml:space="preserve">PEVuZE5vdGU+PENpdGU+PEF1dGhvcj5TdHJhdXNzPC9BdXRob3I+PFllYXI+MjAwNDwvWWVhcj48
UmVjTnVtPjUyODwvUmVjTnVtPjxEaXNwbGF5VGV4dD48c3R5bGUgZmFjZT0ic3VwZXJzY3JpcHQi
PjUsMTM8L3N0eWxlPjwvRGlzcGxheVRleHQ+PHJlY29yZD48cmVjLW51bWJlcj41Mjg8L3JlYy1u
dW1iZXI+PGZvcmVpZ24ta2V5cz48a2V5IGFwcD0iRU4iIGRiLWlkPSI1MDlkdjI1dG1weGE5dmV0
dnczNXMycmNwdnphcDl3MnZmc3QiIHRpbWVzdGFtcD0iMTU2NjE0MTI5NyIgZ3VpZD0iZjg1MGI5
ZTMtOTFlMi00ODQ3LThkOTMtNGNiOWMwMjE2MTcwIj41Mjg8L2tleT48L2ZvcmVpZ24ta2V5cz48
cmVmLXR5cGUgbmFtZT0iSm91cm5hbCBBcnRpY2xlIj4xNzwvcmVmLXR5cGU+PGNvbnRyaWJ1dG9y
cz48YXV0aG9ycz48YXV0aG9yPlN0cmF1c3MsIFNoYXJvbiBZLjwvYXV0aG9yPjxhdXRob3I+SXJ3
aW4sIFJlYmVjY2EgRS48L2F1dGhvcj48YXV0aG9yPkxhbWJyaXgsIFZpcmdpbmlhIE0uPC9hdXRo
b3I+PC9hdXRob3JzPjwvY29udHJpYnV0b3JzPjx0aXRsZXM+PHRpdGxlPk9wdGltYWwgZGVmZW5j
ZSB0aGVvcnkgYW5kIGZsb3dlciBwZXRhbCBjb2xvdXIgcHJlZGljdCB2YXJpYXRpb24gaW4gdGhl
IHNlY29uZGFyeSBjaGVtaXN0cnkgb2Ygd2lsZCByYWRpc2g8L3RpdGxlPjwvdGl0bGVzPjxwYWdl
cz4xMzItMTQxPC9wYWdlcz48dm9sdW1lPjkyPC92b2x1bWU+PG51bWJlcj4xPC9udW1iZXI+PGRh
dGVzPjx5ZWFyPjIwMDQ8L3llYXI+PC9kYXRlcz48aXNibj4wMDIyLTA0Nzc8L2lzYm4+PHVybHM+
PHJlbGF0ZWQtdXJscz48dXJsPmh0dHBzOi8vYmVzam91cm5hbHMub25saW5lbGlicmFyeS53aWxl
eS5jb20vZG9pL2Ficy8xMC4xMTExL2ouMTM2NS0yNzQ1LjIwMDQuMDA4NDMueDwvdXJsPjwvcmVs
YXRlZC11cmxzPjwvdXJscz48ZWxlY3Ryb25pYy1yZXNvdXJjZS1udW0+MTAuMTExMS9qLjEzNjUt
Mjc0NS4yMDA0LjAwODQzLng8L2VsZWN0cm9uaWMtcmVzb3VyY2UtbnVtPjwvcmVjb3JkPjwvQ2l0
ZT48Q2l0ZT48QXV0aG9yPkJyYWNoaTwvQXV0aG9yPjxZZWFyPjIwMTU8L1llYXI+PFJlY051bT41
NjA8L1JlY051bT48cmVjb3JkPjxyZWMtbnVtYmVyPjU2MDwvcmVjLW51bWJlcj48Zm9yZWlnbi1r
ZXlzPjxrZXkgYXBwPSJFTiIgZGItaWQ9IjUwOWR2MjV0bXB4YTl2ZXR2dzM1czJyY3B2emFwOXcy
dmZzdCIgdGltZXN0YW1wPSIxNTY2Mjg4NTk4IiBndWlkPSI1MDM5NGEwMy1kYjM3LTQ4OTYtYjg0
YS04OTM3YzQyNTU4ZDQiPjU2MDwva2V5PjwvZm9yZWlnbi1rZXlzPjxyZWYtdHlwZSBuYW1lPSJK
b3VybmFsIEFydGljbGUiPjE3PC9yZWYtdHlwZT48Y29udHJpYnV0b3JzPjxhdXRob3JzPjxhdXRo
b3I+QnJhY2hpLCBCZW5qYW1pbjwvYXV0aG9yPjxhdXRob3I+TWV5ZXIsIENocmlzdG9waGVyIEcu
PC9hdXRob3I+PGF1dGhvcj5WaWxsb3V0cmVpeCwgUm9tYWluPC9hdXRob3I+PGF1dGhvcj5QbGF0
dCwgQWxleGFuZGVyPC9hdXRob3I+PGF1dGhvcj5Nb3J0b24sIFRpbW90aHkgQy48L2F1dGhvcj48
YXV0aG9yPlJvdXgsIEZhYnJpY2U8L2F1dGhvcj48YXV0aG9yPkJlcmdlbHNvbiwgSm95PC9hdXRo
b3I+PC9hdXRob3JzPjwvY29udHJpYnV0b3JzPjx0aXRsZXM+PHRpdGxlPjxzdHlsZSBmYWNlPSJu
b3JtYWwiIGZvbnQ9ImRlZmF1bHQiIHNpemU9IjEwMCUiPkNvc2VsZWN0ZWQgZ2VuZXMgZGV0ZXJt
aW5lIGFkYXB0aXZlIHZhcmlhdGlvbiBpbiBoZXJiaXZvcmUgcmVzaXN0YW5jZSB0aHJvdWdob3V0
IHRoZSBuYXRpdmUgcmFuZ2Ugb2YgPC9zdHlsZT48c3R5bGUgZmFjZT0iaXRhbGljIiBmb250PSJk
ZWZhdWx0IiBzaXplPSIxMDAlIj5BcmFiaWRvcHNpcyB0aGFsaWFuYTwvc3R5bGU+PC90aXRsZT48
c2Vjb25kYXJ5LXRpdGxlPlByb2NlZWRpbmdzIG9mIHRoZSBOYXRpb25hbCBBY2FkZW15IG9mIFNj
aWVuY2VzPC9zZWNvbmRhcnktdGl0bGU+PC90aXRsZXM+PHBlcmlvZGljYWw+PGZ1bGwtdGl0bGU+
UHJvY2VlZGluZ3Mgb2YgdGhlIE5hdGlvbmFsIEFjYWRlbXkgb2YgU2NpZW5jZXM8L2Z1bGwtdGl0
bGU+PC9wZXJpb2RpY2FsPjxwYWdlcz40MDMyLTQwMzc8L3BhZ2VzPjx2b2x1bWU+MTEyPC92b2x1
bWU+PG51bWJlcj4xMzwvbnVtYmVyPjxkYXRlcz48eWVhcj4yMDE1PC95ZWFyPjwvZGF0ZXM+PHVy
bHM+PHJlbGF0ZWQtdXJscz48dXJsPmh0dHBzOi8vd3d3LnBuYXMub3JnL2NvbnRlbnQvcG5hcy8x
MTIvMTMvNDAzMi5mdWxsLnBkZjwvdXJsPjwvcmVsYXRlZC11cmxzPjwvdXJscz48ZWxlY3Ryb25p
Yy1yZXNvdXJjZS1udW0+MTAuMTA3My9wbmFzLjE0MjE0MTYxMTI8L2VsZWN0cm9uaWMtcmVzb3Vy
Y2UtbnVtPjwvcmVjb3JkPjwvQ2l0ZT48L0VuZE5vdGU+
</w:fldData>
        </w:fldChar>
      </w:r>
      <w:r w:rsidR="003D4CE2" w:rsidRPr="00B37E0F">
        <w:rPr>
          <w:rFonts w:cstheme="minorHAnsi"/>
          <w:sz w:val="24"/>
          <w:szCs w:val="24"/>
        </w:rPr>
        <w:instrText xml:space="preserve"> ADDIN EN.CITE.DATA </w:instrText>
      </w:r>
      <w:r w:rsidR="003D4CE2" w:rsidRPr="00B37E0F">
        <w:rPr>
          <w:rFonts w:cstheme="minorHAnsi"/>
          <w:sz w:val="24"/>
          <w:szCs w:val="24"/>
        </w:rPr>
      </w:r>
      <w:r w:rsidR="003D4CE2" w:rsidRPr="00B37E0F">
        <w:rPr>
          <w:rFonts w:cstheme="minorHAnsi"/>
          <w:sz w:val="24"/>
          <w:szCs w:val="24"/>
        </w:rPr>
        <w:fldChar w:fldCharType="end"/>
      </w:r>
      <w:r w:rsidR="00741079" w:rsidRPr="00B37E0F">
        <w:rPr>
          <w:rFonts w:cstheme="minorHAnsi"/>
          <w:sz w:val="24"/>
          <w:szCs w:val="24"/>
        </w:rPr>
      </w:r>
      <w:r w:rsidR="00741079" w:rsidRPr="00B37E0F">
        <w:rPr>
          <w:rFonts w:cstheme="minorHAnsi"/>
          <w:sz w:val="24"/>
          <w:szCs w:val="24"/>
        </w:rPr>
        <w:fldChar w:fldCharType="separate"/>
      </w:r>
      <w:r w:rsidR="009C72EB" w:rsidRPr="00B37E0F">
        <w:rPr>
          <w:rFonts w:cstheme="minorHAnsi"/>
          <w:noProof/>
          <w:sz w:val="24"/>
          <w:szCs w:val="24"/>
          <w:vertAlign w:val="superscript"/>
        </w:rPr>
        <w:t>5,13</w:t>
      </w:r>
      <w:r w:rsidR="00741079" w:rsidRPr="00B37E0F">
        <w:rPr>
          <w:rFonts w:cstheme="minorHAnsi"/>
          <w:sz w:val="24"/>
          <w:szCs w:val="24"/>
        </w:rPr>
        <w:fldChar w:fldCharType="end"/>
      </w:r>
      <w:r w:rsidR="00741079" w:rsidRPr="00B37E0F">
        <w:rPr>
          <w:rFonts w:cstheme="minorHAnsi"/>
          <w:sz w:val="24"/>
          <w:szCs w:val="24"/>
        </w:rPr>
        <w:t xml:space="preserve">. </w:t>
      </w:r>
      <w:r w:rsidR="00015D14" w:rsidRPr="00B37E0F">
        <w:rPr>
          <w:rFonts w:cstheme="minorHAnsi"/>
          <w:sz w:val="24"/>
          <w:szCs w:val="24"/>
        </w:rPr>
        <w:t xml:space="preserve">Therefore, </w:t>
      </w:r>
      <w:r w:rsidR="004224DB" w:rsidRPr="00B37E0F">
        <w:rPr>
          <w:rFonts w:cstheme="minorHAnsi"/>
          <w:sz w:val="24"/>
          <w:szCs w:val="24"/>
        </w:rPr>
        <w:t>pleiotropy, linkage or co-selection between loci</w:t>
      </w:r>
      <w:r w:rsidR="00015D14" w:rsidRPr="00B37E0F">
        <w:rPr>
          <w:rFonts w:cstheme="minorHAnsi"/>
          <w:sz w:val="24"/>
          <w:szCs w:val="24"/>
        </w:rPr>
        <w:t xml:space="preserve"> may play a role in the maintenance of this polymorphism</w:t>
      </w:r>
      <w:r w:rsidR="007737C6" w:rsidRPr="00B37E0F">
        <w:rPr>
          <w:rFonts w:cstheme="minorHAnsi"/>
          <w:sz w:val="24"/>
          <w:szCs w:val="24"/>
        </w:rPr>
        <w:t xml:space="preserve"> </w:t>
      </w:r>
      <w:r w:rsidR="007737C6" w:rsidRPr="00B37E0F">
        <w:rPr>
          <w:rFonts w:cstheme="minorHAnsi"/>
          <w:sz w:val="24"/>
          <w:szCs w:val="24"/>
        </w:rPr>
        <w:fldChar w:fldCharType="begin">
          <w:fldData xml:space="preserve">PEVuZE5vdGU+PENpdGU+PEF1dGhvcj5GaW5lYmx1bTwvQXV0aG9yPjxZZWFyPjE5OTc8L1llYXI+
PFJlY051bT41MzI8L1JlY051bT48RGlzcGxheVRleHQ+PHN0eWxlIGZhY2U9InN1cGVyc2NyaXB0
Ij41LDYsMTQ8L3N0eWxlPjwvRGlzcGxheVRleHQ+PHJlY29yZD48cmVjLW51bWJlcj41MzI8L3Jl
Yy1udW1iZXI+PGZvcmVpZ24ta2V5cz48a2V5IGFwcD0iRU4iIGRiLWlkPSI1MDlkdjI1dG1weGE5
dmV0dnczNXMycmNwdnphcDl3MnZmc3QiIHRpbWVzdGFtcD0iMTU2NjE0MTY3OSIgZ3VpZD0iNmE5
NTkwNGMtN2FjZC00YmM4LWFlMDctMWE4N2E2NGI4MjY4Ij41MzI8L2tleT48L2ZvcmVpZ24ta2V5
cz48cmVmLXR5cGUgbmFtZT0iSm91cm5hbCBBcnRpY2xlIj4xNzwvcmVmLXR5cGU+PGNvbnRyaWJ1
dG9ycz48YXV0aG9ycz48YXV0aG9yPkZpbmVibHVtLCBXZW5keSBMLjwvYXV0aG9yPjxhdXRob3I+
UmF1c2hlciwgTWFyayBELjwvYXV0aG9yPjwvYXV0aG9ycz48L2NvbnRyaWJ1dG9ycz48dGl0bGVz
Pjx0aXRsZT48c3R5bGUgZmFjZT0ibm9ybWFsIiBmb250PSJkZWZhdWx0IiBzaXplPSIxMDAlIj5E
byBmbG9yYWwgcGlnbWVudGF0aW9uIGdlbmVzIGFsc28gaW5mbHVlbmNlIHJlc2lzdGFuY2UgdG8g
ZW5lbWllcz8gVGhlIHcgbG9jdXMgaW4gPC9zdHlsZT48c3R5bGUgZmFjZT0iaXRhbGljIiBmb250
PSJkZWZhdWx0IiBzaXplPSIxMDAlIj5JcG9tb2VhIHB1cnB1cmVhPC9zdHlsZT48L3RpdGxlPjxz
ZWNvbmRhcnktdGl0bGU+RWNvbG9neSA8L3NlY29uZGFyeS10aXRsZT48L3RpdGxlcz48cGVyaW9k
aWNhbD48ZnVsbC10aXRsZT5FY29sb2d5PC9mdWxsLXRpdGxlPjwvcGVyaW9kaWNhbD48cGFnZXM+
MTY0Ni0xNjU0PC9wYWdlcz48dm9sdW1lPjc4PC92b2x1bWU+PG51bWJlcj42PC9udW1iZXI+PGRh
dGVzPjx5ZWFyPjE5OTc8L3llYXI+PC9kYXRlcz48aXNibj4wMDEyLTk2NTg8L2lzYm4+PHVybHM+
PHJlbGF0ZWQtdXJscz48dXJsPmh0dHBzOi8vZXNham91cm5hbHMub25saW5lbGlicmFyeS53aWxl
eS5jb20vZG9pL2Ficy8xMC4xODkwLzAwMTItOTY1OCUyODE5OTclMjkwNzglNUIxNjQ2JTNBREZQ
R0FJJTVEMi4wLkNPJTNCMjwvdXJsPjwvcmVsYXRlZC11cmxzPjwvdXJscz48ZWxlY3Ryb25pYy1y
ZXNvdXJjZS1udW0+MTAuMTg5MC8wMDEyLTk2NTgoMTk5NykwNzhbMTY0NjpEZnBnYWldMi4wLkNv
OzI8L2VsZWN0cm9uaWMtcmVzb3VyY2UtbnVtPjwvcmVjb3JkPjwvQ2l0ZT48Q2l0ZT48QXV0aG9y
PkFybWJydXN0ZXI8L0F1dGhvcj48WWVhcj4yMDAyPC9ZZWFyPjxSZWNOdW0+NTM4PC9SZWNOdW0+
PHJlY29yZD48cmVjLW51bWJlcj41Mzg8L3JlYy1udW1iZXI+PGZvcmVpZ24ta2V5cz48a2V5IGFw
cD0iRU4iIGRiLWlkPSI1MDlkdjI1dG1weGE5dmV0dnczNXMycmNwdnphcDl3MnZmc3QiIHRpbWVz
dGFtcD0iMTU2NjE0MjU5MCIgZ3VpZD0iYmIxYTEwM2MtMGU3Ny00MWZlLTlmMmEtZTY2YzM5YmUz
MDE5Ij41Mzg8L2tleT48L2ZvcmVpZ24ta2V5cz48cmVmLXR5cGUgbmFtZT0iSm91cm5hbCBBcnRp
Y2xlIj4xNzwvcmVmLXR5cGU+PGNvbnRyaWJ1dG9ycz48YXV0aG9ycz48YXV0aG9yPkFybWJydXN0
ZXIsIFcuIFMuPC9hdXRob3I+PC9hdXRob3JzPjwvY29udHJpYnV0b3JzPjx0aXRsZXM+PHRpdGxl
PkNhbiBpbmRpcmVjdCBzZWxlY3Rpb24gYW5kIGdlbmV0aWMgY29udGV4dCBjb250cmlidXRlIHRv
IHRyYWl0IGRpdmVyc2lmaWNhdGlvbj8gQSB0cmFuc2l0aW9uLXByb2JhYmlsaXR5IHN0dWR5IG9m
IGJsb3Nzb20tY29sb3VyIGV2b2x1dGlvbiBpbiB0d28gZ2VuZXJhPC90aXRsZT48c2Vjb25kYXJ5
LXRpdGxlPkpvb3VybmFsIG9mIEV2b2x1dGlvbmFyeSBCaW9sb2d5IDwvc2Vjb25kYXJ5LXRpdGxl
PjwvdGl0bGVzPjxwZXJpb2RpY2FsPjxmdWxsLXRpdGxlPkpvb3VybmFsIG9mIEV2b2x1dGlvbmFy
eSBCaW9sb2d5PC9mdWxsLXRpdGxlPjwvcGVyaW9kaWNhbD48cGFnZXM+NDY4LTQ4NjwvcGFnZXM+
PHZvbHVtZT4xNTwvdm9sdW1lPjxudW1iZXI+MzwvbnVtYmVyPjxkYXRlcz48eWVhcj4yMDAyPC95
ZWFyPjwvZGF0ZXM+PGlzYm4+MTAxMC0wNjFYPC9pc2JuPjx1cmxzPjxyZWxhdGVkLXVybHM+PHVy
bD5odHRwczovL29ubGluZWxpYnJhcnkud2lsZXkuY29tL2RvaS9hYnMvMTAuMTA0Ni9qLjE0MjAt
OTEwMS4yMDAyLjAwMzk5Lng8L3VybD48L3JlbGF0ZWQtdXJscz48L3VybHM+PGVsZWN0cm9uaWMt
cmVzb3VyY2UtbnVtPjEwLjEwNDYvai4xNDIwLTkxMDEuMjAwMi4wMDM5OS54PC9lbGVjdHJvbmlj
LXJlc291cmNlLW51bT48L3JlY29yZD48L0NpdGU+PENpdGU+PEF1dGhvcj5TdHJhdXNzPC9BdXRo
b3I+PFllYXI+MjAwNDwvWWVhcj48UmVjTnVtPjUyODwvUmVjTnVtPjxyZWNvcmQ+PHJlYy1udW1i
ZXI+NTI4PC9yZWMtbnVtYmVyPjxmb3JlaWduLWtleXM+PGtleSBhcHA9IkVOIiBkYi1pZD0iNTA5
ZHYyNXRtcHhhOXZldHZ3MzVzMnJjcHZ6YXA5dzJ2ZnN0IiB0aW1lc3RhbXA9IjE1NjYxNDEyOTci
IGd1aWQ9ImY4NTBiOWUzLTkxZTItNDg0Ny04ZDkzLTRjYjljMDIxNjE3MCI+NTI4PC9rZXk+PC9m
b3JlaWduLWtleXM+PHJlZi10eXBlIG5hbWU9IkpvdXJuYWwgQXJ0aWNsZSI+MTc8L3JlZi10eXBl
Pjxjb250cmlidXRvcnM+PGF1dGhvcnM+PGF1dGhvcj5TdHJhdXNzLCBTaGFyb24gWS48L2F1dGhv
cj48YXV0aG9yPklyd2luLCBSZWJlY2NhIEUuPC9hdXRob3I+PGF1dGhvcj5MYW1icml4LCBWaXJn
aW5pYSBNLjwvYXV0aG9yPjwvYXV0aG9ycz48L2NvbnRyaWJ1dG9ycz48dGl0bGVzPjx0aXRsZT5P
cHRpbWFsIGRlZmVuY2UgdGhlb3J5IGFuZCBmbG93ZXIgcGV0YWwgY29sb3VyIHByZWRpY3QgdmFy
aWF0aW9uIGluIHRoZSBzZWNvbmRhcnkgY2hlbWlzdHJ5IG9mIHdpbGQgcmFkaXNoPC90aXRsZT48
L3RpdGxlcz48cGFnZXM+MTMyLTE0MTwvcGFnZXM+PHZvbHVtZT45Mjwvdm9sdW1lPjxudW1iZXI+
MTwvbnVtYmVyPjxkYXRlcz48eWVhcj4yMDA0PC95ZWFyPjwvZGF0ZXM+PGlzYm4+MDAyMi0wNDc3
PC9pc2JuPjx1cmxzPjxyZWxhdGVkLXVybHM+PHVybD5odHRwczovL2Jlc2pvdXJuYWxzLm9ubGlu
ZWxpYnJhcnkud2lsZXkuY29tL2RvaS9hYnMvMTAuMTExMS9qLjEzNjUtMjc0NS4yMDA0LjAwODQz
Lng8L3VybD48L3JlbGF0ZWQtdXJscz48L3VybHM+PGVsZWN0cm9uaWMtcmVzb3VyY2UtbnVtPjEw
LjExMTEvai4xMzY1LTI3NDUuMjAwNC4wMDg0My54PC9lbGVjdHJvbmljLXJlc291cmNlLW51bT48
L3JlY29yZD48L0NpdGU+PC9FbmROb3RlPn==
</w:fldData>
        </w:fldChar>
      </w:r>
      <w:r w:rsidR="009B0A08" w:rsidRPr="00B37E0F">
        <w:rPr>
          <w:rFonts w:cstheme="minorHAnsi"/>
          <w:sz w:val="24"/>
          <w:szCs w:val="24"/>
        </w:rPr>
        <w:instrText xml:space="preserve"> ADDIN EN.CITE </w:instrText>
      </w:r>
      <w:r w:rsidR="009B0A08" w:rsidRPr="00B37E0F">
        <w:rPr>
          <w:rFonts w:cstheme="minorHAnsi"/>
          <w:sz w:val="24"/>
          <w:szCs w:val="24"/>
        </w:rPr>
        <w:fldChar w:fldCharType="begin">
          <w:fldData xml:space="preserve">PEVuZE5vdGU+PENpdGU+PEF1dGhvcj5GaW5lYmx1bTwvQXV0aG9yPjxZZWFyPjE5OTc8L1llYXI+
PFJlY051bT41MzI8L1JlY051bT48RGlzcGxheVRleHQ+PHN0eWxlIGZhY2U9InN1cGVyc2NyaXB0
Ij41LDYsMTQ8L3N0eWxlPjwvRGlzcGxheVRleHQ+PHJlY29yZD48cmVjLW51bWJlcj41MzI8L3Jl
Yy1udW1iZXI+PGZvcmVpZ24ta2V5cz48a2V5IGFwcD0iRU4iIGRiLWlkPSI1MDlkdjI1dG1weGE5
dmV0dnczNXMycmNwdnphcDl3MnZmc3QiIHRpbWVzdGFtcD0iMTU2NjE0MTY3OSIgZ3VpZD0iNmE5
NTkwNGMtN2FjZC00YmM4LWFlMDctMWE4N2E2NGI4MjY4Ij41MzI8L2tleT48L2ZvcmVpZ24ta2V5
cz48cmVmLXR5cGUgbmFtZT0iSm91cm5hbCBBcnRpY2xlIj4xNzwvcmVmLXR5cGU+PGNvbnRyaWJ1
dG9ycz48YXV0aG9ycz48YXV0aG9yPkZpbmVibHVtLCBXZW5keSBMLjwvYXV0aG9yPjxhdXRob3I+
UmF1c2hlciwgTWFyayBELjwvYXV0aG9yPjwvYXV0aG9ycz48L2NvbnRyaWJ1dG9ycz48dGl0bGVz
Pjx0aXRsZT48c3R5bGUgZmFjZT0ibm9ybWFsIiBmb250PSJkZWZhdWx0IiBzaXplPSIxMDAlIj5E
byBmbG9yYWwgcGlnbWVudGF0aW9uIGdlbmVzIGFsc28gaW5mbHVlbmNlIHJlc2lzdGFuY2UgdG8g
ZW5lbWllcz8gVGhlIHcgbG9jdXMgaW4gPC9zdHlsZT48c3R5bGUgZmFjZT0iaXRhbGljIiBmb250
PSJkZWZhdWx0IiBzaXplPSIxMDAlIj5JcG9tb2VhIHB1cnB1cmVhPC9zdHlsZT48L3RpdGxlPjxz
ZWNvbmRhcnktdGl0bGU+RWNvbG9neSA8L3NlY29uZGFyeS10aXRsZT48L3RpdGxlcz48cGVyaW9k
aWNhbD48ZnVsbC10aXRsZT5FY29sb2d5PC9mdWxsLXRpdGxlPjwvcGVyaW9kaWNhbD48cGFnZXM+
MTY0Ni0xNjU0PC9wYWdlcz48dm9sdW1lPjc4PC92b2x1bWU+PG51bWJlcj42PC9udW1iZXI+PGRh
dGVzPjx5ZWFyPjE5OTc8L3llYXI+PC9kYXRlcz48aXNibj4wMDEyLTk2NTg8L2lzYm4+PHVybHM+
PHJlbGF0ZWQtdXJscz48dXJsPmh0dHBzOi8vZXNham91cm5hbHMub25saW5lbGlicmFyeS53aWxl
eS5jb20vZG9pL2Ficy8xMC4xODkwLzAwMTItOTY1OCUyODE5OTclMjkwNzglNUIxNjQ2JTNBREZQ
R0FJJTVEMi4wLkNPJTNCMjwvdXJsPjwvcmVsYXRlZC11cmxzPjwvdXJscz48ZWxlY3Ryb25pYy1y
ZXNvdXJjZS1udW0+MTAuMTg5MC8wMDEyLTk2NTgoMTk5NykwNzhbMTY0NjpEZnBnYWldMi4wLkNv
OzI8L2VsZWN0cm9uaWMtcmVzb3VyY2UtbnVtPjwvcmVjb3JkPjwvQ2l0ZT48Q2l0ZT48QXV0aG9y
PkFybWJydXN0ZXI8L0F1dGhvcj48WWVhcj4yMDAyPC9ZZWFyPjxSZWNOdW0+NTM4PC9SZWNOdW0+
PHJlY29yZD48cmVjLW51bWJlcj41Mzg8L3JlYy1udW1iZXI+PGZvcmVpZ24ta2V5cz48a2V5IGFw
cD0iRU4iIGRiLWlkPSI1MDlkdjI1dG1weGE5dmV0dnczNXMycmNwdnphcDl3MnZmc3QiIHRpbWVz
dGFtcD0iMTU2NjE0MjU5MCIgZ3VpZD0iYmIxYTEwM2MtMGU3Ny00MWZlLTlmMmEtZTY2YzM5YmUz
MDE5Ij41Mzg8L2tleT48L2ZvcmVpZ24ta2V5cz48cmVmLXR5cGUgbmFtZT0iSm91cm5hbCBBcnRp
Y2xlIj4xNzwvcmVmLXR5cGU+PGNvbnRyaWJ1dG9ycz48YXV0aG9ycz48YXV0aG9yPkFybWJydXN0
ZXIsIFcuIFMuPC9hdXRob3I+PC9hdXRob3JzPjwvY29udHJpYnV0b3JzPjx0aXRsZXM+PHRpdGxl
PkNhbiBpbmRpcmVjdCBzZWxlY3Rpb24gYW5kIGdlbmV0aWMgY29udGV4dCBjb250cmlidXRlIHRv
IHRyYWl0IGRpdmVyc2lmaWNhdGlvbj8gQSB0cmFuc2l0aW9uLXByb2JhYmlsaXR5IHN0dWR5IG9m
IGJsb3Nzb20tY29sb3VyIGV2b2x1dGlvbiBpbiB0d28gZ2VuZXJhPC90aXRsZT48c2Vjb25kYXJ5
LXRpdGxlPkpvb3VybmFsIG9mIEV2b2x1dGlvbmFyeSBCaW9sb2d5IDwvc2Vjb25kYXJ5LXRpdGxl
PjwvdGl0bGVzPjxwZXJpb2RpY2FsPjxmdWxsLXRpdGxlPkpvb3VybmFsIG9mIEV2b2x1dGlvbmFy
eSBCaW9sb2d5PC9mdWxsLXRpdGxlPjwvcGVyaW9kaWNhbD48cGFnZXM+NDY4LTQ4NjwvcGFnZXM+
PHZvbHVtZT4xNTwvdm9sdW1lPjxudW1iZXI+MzwvbnVtYmVyPjxkYXRlcz48eWVhcj4yMDAyPC95
ZWFyPjwvZGF0ZXM+PGlzYm4+MTAxMC0wNjFYPC9pc2JuPjx1cmxzPjxyZWxhdGVkLXVybHM+PHVy
bD5odHRwczovL29ubGluZWxpYnJhcnkud2lsZXkuY29tL2RvaS9hYnMvMTAuMTA0Ni9qLjE0MjAt
OTEwMS4yMDAyLjAwMzk5Lng8L3VybD48L3JlbGF0ZWQtdXJscz48L3VybHM+PGVsZWN0cm9uaWMt
cmVzb3VyY2UtbnVtPjEwLjEwNDYvai4xNDIwLTkxMDEuMjAwMi4wMDM5OS54PC9lbGVjdHJvbmlj
LXJlc291cmNlLW51bT48L3JlY29yZD48L0NpdGU+PENpdGU+PEF1dGhvcj5TdHJhdXNzPC9BdXRo
b3I+PFllYXI+MjAwNDwvWWVhcj48UmVjTnVtPjUyODwvUmVjTnVtPjxyZWNvcmQ+PHJlYy1udW1i
ZXI+NTI4PC9yZWMtbnVtYmVyPjxmb3JlaWduLWtleXM+PGtleSBhcHA9IkVOIiBkYi1pZD0iNTA5
ZHYyNXRtcHhhOXZldHZ3MzVzMnJjcHZ6YXA5dzJ2ZnN0IiB0aW1lc3RhbXA9IjE1NjYxNDEyOTci
IGd1aWQ9ImY4NTBiOWUzLTkxZTItNDg0Ny04ZDkzLTRjYjljMDIxNjE3MCI+NTI4PC9rZXk+PC9m
b3JlaWduLWtleXM+PHJlZi10eXBlIG5hbWU9IkpvdXJuYWwgQXJ0aWNsZSI+MTc8L3JlZi10eXBl
Pjxjb250cmlidXRvcnM+PGF1dGhvcnM+PGF1dGhvcj5TdHJhdXNzLCBTaGFyb24gWS48L2F1dGhv
cj48YXV0aG9yPklyd2luLCBSZWJlY2NhIEUuPC9hdXRob3I+PGF1dGhvcj5MYW1icml4LCBWaXJn
aW5pYSBNLjwvYXV0aG9yPjwvYXV0aG9ycz48L2NvbnRyaWJ1dG9ycz48dGl0bGVzPjx0aXRsZT5P
cHRpbWFsIGRlZmVuY2UgdGhlb3J5IGFuZCBmbG93ZXIgcGV0YWwgY29sb3VyIHByZWRpY3QgdmFy
aWF0aW9uIGluIHRoZSBzZWNvbmRhcnkgY2hlbWlzdHJ5IG9mIHdpbGQgcmFkaXNoPC90aXRsZT48
L3RpdGxlcz48cGFnZXM+MTMyLTE0MTwvcGFnZXM+PHZvbHVtZT45Mjwvdm9sdW1lPjxudW1iZXI+
MTwvbnVtYmVyPjxkYXRlcz48eWVhcj4yMDA0PC95ZWFyPjwvZGF0ZXM+PGlzYm4+MDAyMi0wNDc3
PC9pc2JuPjx1cmxzPjxyZWxhdGVkLXVybHM+PHVybD5odHRwczovL2Jlc2pvdXJuYWxzLm9ubGlu
ZWxpYnJhcnkud2lsZXkuY29tL2RvaS9hYnMvMTAuMTExMS9qLjEzNjUtMjc0NS4yMDA0LjAwODQz
Lng8L3VybD48L3JlbGF0ZWQtdXJscz48L3VybHM+PGVsZWN0cm9uaWMtcmVzb3VyY2UtbnVtPjEw
LjExMTEvai4xMzY1LTI3NDUuMjAwNC4wMDg0My54PC9lbGVjdHJvbmljLXJlc291cmNlLW51bT48
L3JlY29yZD48L0NpdGU+PC9FbmROb3RlPn==
</w:fldData>
        </w:fldChar>
      </w:r>
      <w:r w:rsidR="009B0A08" w:rsidRPr="00B37E0F">
        <w:rPr>
          <w:rFonts w:cstheme="minorHAnsi"/>
          <w:sz w:val="24"/>
          <w:szCs w:val="24"/>
        </w:rPr>
        <w:instrText xml:space="preserve"> ADDIN EN.CITE.DATA </w:instrText>
      </w:r>
      <w:r w:rsidR="009B0A08" w:rsidRPr="00B37E0F">
        <w:rPr>
          <w:rFonts w:cstheme="minorHAnsi"/>
          <w:sz w:val="24"/>
          <w:szCs w:val="24"/>
        </w:rPr>
      </w:r>
      <w:r w:rsidR="009B0A08" w:rsidRPr="00B37E0F">
        <w:rPr>
          <w:rFonts w:cstheme="minorHAnsi"/>
          <w:sz w:val="24"/>
          <w:szCs w:val="24"/>
        </w:rPr>
        <w:fldChar w:fldCharType="end"/>
      </w:r>
      <w:r w:rsidR="007737C6" w:rsidRPr="00B37E0F">
        <w:rPr>
          <w:rFonts w:cstheme="minorHAnsi"/>
          <w:sz w:val="24"/>
          <w:szCs w:val="24"/>
        </w:rPr>
      </w:r>
      <w:r w:rsidR="007737C6" w:rsidRPr="00B37E0F">
        <w:rPr>
          <w:rFonts w:cstheme="minorHAnsi"/>
          <w:sz w:val="24"/>
          <w:szCs w:val="24"/>
        </w:rPr>
        <w:fldChar w:fldCharType="separate"/>
      </w:r>
      <w:r w:rsidR="009C72EB" w:rsidRPr="00B37E0F">
        <w:rPr>
          <w:rFonts w:cstheme="minorHAnsi"/>
          <w:noProof/>
          <w:sz w:val="24"/>
          <w:szCs w:val="24"/>
          <w:vertAlign w:val="superscript"/>
        </w:rPr>
        <w:t>5,6,14</w:t>
      </w:r>
      <w:r w:rsidR="007737C6" w:rsidRPr="00B37E0F">
        <w:rPr>
          <w:rFonts w:cstheme="minorHAnsi"/>
          <w:sz w:val="24"/>
          <w:szCs w:val="24"/>
        </w:rPr>
        <w:fldChar w:fldCharType="end"/>
      </w:r>
      <w:r w:rsidR="00015D14" w:rsidRPr="00B37E0F">
        <w:rPr>
          <w:rFonts w:cstheme="minorHAnsi"/>
          <w:sz w:val="24"/>
          <w:szCs w:val="24"/>
        </w:rPr>
        <w:t xml:space="preserve">. </w:t>
      </w:r>
    </w:p>
    <w:p w14:paraId="364C0BCC" w14:textId="041AA83F" w:rsidR="00567B90" w:rsidRPr="00B37E0F" w:rsidRDefault="00AB0AC1" w:rsidP="00EA667F">
      <w:pPr>
        <w:spacing w:line="360" w:lineRule="auto"/>
        <w:ind w:firstLine="709"/>
        <w:jc w:val="both"/>
        <w:rPr>
          <w:rFonts w:cstheme="minorHAnsi"/>
          <w:sz w:val="24"/>
          <w:szCs w:val="24"/>
        </w:rPr>
      </w:pPr>
      <w:r w:rsidRPr="00B37E0F">
        <w:rPr>
          <w:rFonts w:cstheme="minorHAnsi"/>
          <w:sz w:val="24"/>
          <w:szCs w:val="24"/>
        </w:rPr>
        <w:t xml:space="preserve">In line with these findings, </w:t>
      </w:r>
      <w:r w:rsidR="00F212FD" w:rsidRPr="00B37E0F">
        <w:rPr>
          <w:rFonts w:cstheme="minorHAnsi"/>
          <w:sz w:val="24"/>
          <w:szCs w:val="24"/>
        </w:rPr>
        <w:t xml:space="preserve">there </w:t>
      </w:r>
      <w:r w:rsidR="004224DB" w:rsidRPr="00B37E0F">
        <w:rPr>
          <w:rFonts w:cstheme="minorHAnsi"/>
          <w:sz w:val="24"/>
          <w:szCs w:val="24"/>
        </w:rPr>
        <w:t>is</w:t>
      </w:r>
      <w:r w:rsidR="00271309" w:rsidRPr="00B37E0F">
        <w:rPr>
          <w:rFonts w:cstheme="minorHAnsi"/>
          <w:sz w:val="24"/>
          <w:szCs w:val="24"/>
        </w:rPr>
        <w:t xml:space="preserve"> genomic</w:t>
      </w:r>
      <w:r w:rsidR="00F212FD" w:rsidRPr="00B37E0F">
        <w:rPr>
          <w:rFonts w:cstheme="minorHAnsi"/>
          <w:sz w:val="24"/>
          <w:szCs w:val="24"/>
        </w:rPr>
        <w:t xml:space="preserve"> evidence that anthocyanin production may also be pleiotropic</w:t>
      </w:r>
      <w:r w:rsidR="00841F1B" w:rsidRPr="00B37E0F">
        <w:rPr>
          <w:rFonts w:cstheme="minorHAnsi"/>
          <w:sz w:val="24"/>
          <w:szCs w:val="24"/>
        </w:rPr>
        <w:t xml:space="preserve"> </w:t>
      </w:r>
      <w:r w:rsidR="004224DB" w:rsidRPr="00B37E0F">
        <w:rPr>
          <w:rFonts w:cstheme="minorHAnsi"/>
          <w:sz w:val="24"/>
          <w:szCs w:val="24"/>
        </w:rPr>
        <w:t xml:space="preserve">with </w:t>
      </w:r>
      <w:r w:rsidR="00841F1B" w:rsidRPr="00B37E0F">
        <w:rPr>
          <w:rFonts w:cstheme="minorHAnsi"/>
          <w:sz w:val="24"/>
          <w:szCs w:val="24"/>
        </w:rPr>
        <w:t>respect</w:t>
      </w:r>
      <w:r w:rsidR="004224DB" w:rsidRPr="00B37E0F">
        <w:rPr>
          <w:rFonts w:cstheme="minorHAnsi"/>
          <w:sz w:val="24"/>
          <w:szCs w:val="24"/>
        </w:rPr>
        <w:t xml:space="preserve"> to</w:t>
      </w:r>
      <w:r w:rsidR="00F212FD" w:rsidRPr="00B37E0F">
        <w:rPr>
          <w:rFonts w:cstheme="minorHAnsi"/>
          <w:sz w:val="24"/>
          <w:szCs w:val="24"/>
        </w:rPr>
        <w:t xml:space="preserve"> </w:t>
      </w:r>
      <w:r w:rsidR="000E22FB" w:rsidRPr="00B37E0F">
        <w:rPr>
          <w:rFonts w:cstheme="minorHAnsi"/>
          <w:sz w:val="24"/>
          <w:szCs w:val="24"/>
        </w:rPr>
        <w:t>GSL</w:t>
      </w:r>
      <w:r w:rsidR="00F212FD" w:rsidRPr="00B37E0F">
        <w:rPr>
          <w:rFonts w:cstheme="minorHAnsi"/>
          <w:sz w:val="24"/>
          <w:szCs w:val="24"/>
        </w:rPr>
        <w:t xml:space="preserve"> production</w:t>
      </w:r>
      <w:r w:rsidR="0047606D" w:rsidRPr="00B37E0F">
        <w:rPr>
          <w:rFonts w:cstheme="minorHAnsi"/>
          <w:sz w:val="24"/>
          <w:szCs w:val="24"/>
        </w:rPr>
        <w:t xml:space="preserve"> in Brassicaceae plants</w:t>
      </w:r>
      <w:r w:rsidR="00F212FD" w:rsidRPr="00B37E0F">
        <w:rPr>
          <w:rFonts w:cstheme="minorHAnsi"/>
          <w:sz w:val="24"/>
          <w:szCs w:val="24"/>
        </w:rPr>
        <w:t xml:space="preserve">. </w:t>
      </w:r>
      <w:r w:rsidR="0059145B" w:rsidRPr="00B37E0F">
        <w:rPr>
          <w:rFonts w:cstheme="minorHAnsi"/>
          <w:i/>
          <w:iCs/>
          <w:sz w:val="24"/>
          <w:szCs w:val="24"/>
        </w:rPr>
        <w:t xml:space="preserve">Arabidopsis </w:t>
      </w:r>
      <w:r w:rsidR="004224DB" w:rsidRPr="00B37E0F">
        <w:rPr>
          <w:rFonts w:cstheme="minorHAnsi"/>
          <w:i/>
          <w:iCs/>
          <w:sz w:val="24"/>
          <w:szCs w:val="24"/>
        </w:rPr>
        <w:t>thaliana</w:t>
      </w:r>
      <w:r w:rsidR="005E75FA" w:rsidRPr="00B37E0F">
        <w:rPr>
          <w:rFonts w:cstheme="minorHAnsi"/>
          <w:iCs/>
          <w:sz w:val="24"/>
          <w:szCs w:val="24"/>
        </w:rPr>
        <w:t xml:space="preserve"> (Arabidopsis)</w:t>
      </w:r>
      <w:r w:rsidR="004224DB" w:rsidRPr="00B37E0F">
        <w:rPr>
          <w:rFonts w:cstheme="minorHAnsi"/>
          <w:i/>
          <w:iCs/>
          <w:sz w:val="24"/>
          <w:szCs w:val="24"/>
        </w:rPr>
        <w:t xml:space="preserve"> </w:t>
      </w:r>
      <w:r w:rsidR="0059145B" w:rsidRPr="00B37E0F">
        <w:rPr>
          <w:rFonts w:cstheme="minorHAnsi"/>
          <w:sz w:val="24"/>
          <w:szCs w:val="24"/>
        </w:rPr>
        <w:t>mutants</w:t>
      </w:r>
      <w:r w:rsidR="004224DB" w:rsidRPr="00B37E0F">
        <w:rPr>
          <w:rFonts w:cstheme="minorHAnsi"/>
          <w:sz w:val="24"/>
          <w:szCs w:val="24"/>
        </w:rPr>
        <w:t xml:space="preserve"> with</w:t>
      </w:r>
      <w:r w:rsidR="0059145B" w:rsidRPr="00B37E0F">
        <w:rPr>
          <w:rFonts w:cstheme="minorHAnsi"/>
          <w:sz w:val="24"/>
          <w:szCs w:val="24"/>
        </w:rPr>
        <w:t xml:space="preserve"> alter</w:t>
      </w:r>
      <w:r w:rsidR="004224DB" w:rsidRPr="00B37E0F">
        <w:rPr>
          <w:rFonts w:cstheme="minorHAnsi"/>
          <w:sz w:val="24"/>
          <w:szCs w:val="24"/>
        </w:rPr>
        <w:t>ed</w:t>
      </w:r>
      <w:r w:rsidR="0059145B" w:rsidRPr="00B37E0F">
        <w:rPr>
          <w:rFonts w:cstheme="minorHAnsi"/>
          <w:sz w:val="24"/>
          <w:szCs w:val="24"/>
        </w:rPr>
        <w:t xml:space="preserve"> alkyl</w:t>
      </w:r>
      <w:r w:rsidR="004224DB" w:rsidRPr="00B37E0F">
        <w:rPr>
          <w:rFonts w:cstheme="minorHAnsi"/>
          <w:sz w:val="24"/>
          <w:szCs w:val="24"/>
        </w:rPr>
        <w:t xml:space="preserve"> </w:t>
      </w:r>
      <w:r w:rsidR="00543273" w:rsidRPr="00B37E0F">
        <w:rPr>
          <w:rFonts w:cstheme="minorHAnsi"/>
          <w:sz w:val="24"/>
          <w:szCs w:val="24"/>
        </w:rPr>
        <w:t>GSL</w:t>
      </w:r>
      <w:r w:rsidR="0059145B" w:rsidRPr="00B37E0F">
        <w:rPr>
          <w:rFonts w:cstheme="minorHAnsi"/>
          <w:sz w:val="24"/>
          <w:szCs w:val="24"/>
        </w:rPr>
        <w:t xml:space="preserve"> biosynthesis simultaneously affected phenylpropanoid metabolism, from which anthocynanin pigments are derived</w:t>
      </w:r>
      <w:r w:rsidR="00F212FD" w:rsidRPr="00B37E0F">
        <w:rPr>
          <w:rFonts w:cstheme="minorHAnsi"/>
          <w:sz w:val="24"/>
          <w:szCs w:val="24"/>
        </w:rPr>
        <w:t xml:space="preserve"> </w:t>
      </w:r>
      <w:r w:rsidR="00F212FD" w:rsidRPr="00B37E0F">
        <w:rPr>
          <w:rFonts w:cstheme="minorHAnsi"/>
          <w:sz w:val="24"/>
          <w:szCs w:val="24"/>
        </w:rPr>
        <w:fldChar w:fldCharType="begin"/>
      </w:r>
      <w:r w:rsidR="003D4CE2" w:rsidRPr="00B37E0F">
        <w:rPr>
          <w:rFonts w:cstheme="minorHAnsi"/>
          <w:sz w:val="24"/>
          <w:szCs w:val="24"/>
        </w:rPr>
        <w:instrText xml:space="preserve"> ADDIN EN.CITE &lt;EndNote&gt;&lt;Cite&gt;&lt;Author&gt;Hemm&lt;/Author&gt;&lt;Year&gt;2003&lt;/Year&gt;&lt;RecNum&gt;539&lt;/RecNum&gt;&lt;DisplayText&gt;&lt;style face="superscript"&gt;15&lt;/style&gt;&lt;/DisplayText&gt;&lt;record&gt;&lt;rec-number&gt;539&lt;/rec-number&gt;&lt;foreign-keys&gt;&lt;key app="EN" db-id="509dv25tmpxa9vetvw35s2rcpvzap9w2vfst" timestamp="1566142728" guid="ddf4f1aa-a07a-4ff2-941a-76d2738f1b35"&gt;539&lt;/key&gt;&lt;/foreign-keys&gt;&lt;ref-type name="Journal Article"&gt;17&lt;/ref-type&gt;&lt;contributors&gt;&lt;authors&gt;&lt;author&gt;Hemm, Matthew R.&lt;/author&gt;&lt;author&gt;Ruegger, Max O.&lt;/author&gt;&lt;author&gt;Chapple, Clint&lt;/author&gt;&lt;/authors&gt;&lt;/contributors&gt;&lt;titles&gt;&lt;title&gt;&lt;style face="normal" font="default" size="100%"&gt;The Arabidopsis&lt;/style&gt;&lt;style face="italic" font="default" size="100%"&gt; ref2&lt;/style&gt;&lt;style face="normal" font="default" size="100%"&gt; mutant is defective in the gene encoding CYP83A1 and shows both phenylpropanoid and glucosinolate phenotypes&lt;/style&gt;&lt;/title&gt;&lt;secondary-title&gt;The Plant Cell&lt;/secondary-title&gt;&lt;/titles&gt;&lt;periodical&gt;&lt;full-title&gt;Plant Cell&lt;/full-title&gt;&lt;abbr-1&gt;The Plant Cell&lt;/abbr-1&gt;&lt;/periodical&gt;&lt;pages&gt;179-194&lt;/pages&gt;&lt;volume&gt;15&lt;/volume&gt;&lt;number&gt;1&lt;/number&gt;&lt;dates&gt;&lt;year&gt;2003&lt;/year&gt;&lt;/dates&gt;&lt;urls&gt;&lt;related-urls&gt;&lt;url&gt;http://www.plantcell.org/content/plantcell/15/1/179.full.pdf&lt;/url&gt;&lt;/related-urls&gt;&lt;/urls&gt;&lt;electronic-resource-num&gt;10.1105/tpc.006544 &lt;/electronic-resource-num&gt;&lt;/record&gt;&lt;/Cite&gt;&lt;/EndNote&gt;</w:instrText>
      </w:r>
      <w:r w:rsidR="00F212FD" w:rsidRPr="00B37E0F">
        <w:rPr>
          <w:rFonts w:cstheme="minorHAnsi"/>
          <w:sz w:val="24"/>
          <w:szCs w:val="24"/>
        </w:rPr>
        <w:fldChar w:fldCharType="separate"/>
      </w:r>
      <w:r w:rsidR="009C72EB" w:rsidRPr="00B37E0F">
        <w:rPr>
          <w:rFonts w:cstheme="minorHAnsi"/>
          <w:noProof/>
          <w:sz w:val="24"/>
          <w:szCs w:val="24"/>
          <w:vertAlign w:val="superscript"/>
        </w:rPr>
        <w:t>15</w:t>
      </w:r>
      <w:r w:rsidR="00F212FD" w:rsidRPr="00B37E0F">
        <w:rPr>
          <w:rFonts w:cstheme="minorHAnsi"/>
          <w:sz w:val="24"/>
          <w:szCs w:val="24"/>
        </w:rPr>
        <w:fldChar w:fldCharType="end"/>
      </w:r>
      <w:r w:rsidR="0059145B" w:rsidRPr="00B37E0F">
        <w:rPr>
          <w:rFonts w:cstheme="minorHAnsi"/>
          <w:sz w:val="24"/>
          <w:szCs w:val="24"/>
        </w:rPr>
        <w:t xml:space="preserve">. </w:t>
      </w:r>
      <w:r w:rsidR="00567B90" w:rsidRPr="00B37E0F">
        <w:rPr>
          <w:rFonts w:cstheme="minorHAnsi"/>
          <w:sz w:val="24"/>
          <w:szCs w:val="24"/>
        </w:rPr>
        <w:t>The phenylpropanoid pathway converts</w:t>
      </w:r>
      <w:r w:rsidR="0047606D" w:rsidRPr="00B37E0F">
        <w:rPr>
          <w:rFonts w:cstheme="minorHAnsi"/>
          <w:sz w:val="24"/>
          <w:szCs w:val="24"/>
        </w:rPr>
        <w:t xml:space="preserve"> amino acid</w:t>
      </w:r>
      <w:r w:rsidR="00567B90" w:rsidRPr="00B37E0F">
        <w:rPr>
          <w:rFonts w:cstheme="minorHAnsi"/>
          <w:sz w:val="24"/>
          <w:szCs w:val="24"/>
        </w:rPr>
        <w:t xml:space="preserve"> Phe to </w:t>
      </w:r>
      <w:proofErr w:type="gramStart"/>
      <w:r w:rsidR="00567B90" w:rsidRPr="00B37E0F">
        <w:rPr>
          <w:rFonts w:cstheme="minorHAnsi"/>
          <w:sz w:val="24"/>
          <w:szCs w:val="24"/>
        </w:rPr>
        <w:t>a number of</w:t>
      </w:r>
      <w:proofErr w:type="gramEnd"/>
      <w:r w:rsidR="00567B90" w:rsidRPr="00B37E0F">
        <w:rPr>
          <w:rFonts w:cstheme="minorHAnsi"/>
          <w:sz w:val="24"/>
          <w:szCs w:val="24"/>
        </w:rPr>
        <w:t xml:space="preserve"> important secondary metabolites, including flavonoids, </w:t>
      </w:r>
      <w:r w:rsidR="0047606D" w:rsidRPr="00B37E0F">
        <w:rPr>
          <w:rFonts w:cstheme="minorHAnsi"/>
          <w:sz w:val="24"/>
          <w:szCs w:val="24"/>
        </w:rPr>
        <w:t>the</w:t>
      </w:r>
      <w:r w:rsidR="00567B90" w:rsidRPr="00B37E0F">
        <w:rPr>
          <w:rFonts w:cstheme="minorHAnsi"/>
          <w:sz w:val="24"/>
          <w:szCs w:val="24"/>
        </w:rPr>
        <w:t xml:space="preserve"> class of metabolites </w:t>
      </w:r>
      <w:r w:rsidR="0047606D" w:rsidRPr="00B37E0F">
        <w:rPr>
          <w:rFonts w:cstheme="minorHAnsi"/>
          <w:sz w:val="24"/>
          <w:szCs w:val="24"/>
        </w:rPr>
        <w:t>in which anthocyanins belongs</w:t>
      </w:r>
      <w:r w:rsidR="00567B90" w:rsidRPr="00B37E0F">
        <w:rPr>
          <w:rFonts w:cstheme="minorHAnsi"/>
          <w:sz w:val="24"/>
          <w:szCs w:val="24"/>
        </w:rPr>
        <w:t xml:space="preserve">. </w:t>
      </w:r>
      <w:r w:rsidR="0047606D" w:rsidRPr="00B37E0F">
        <w:rPr>
          <w:rFonts w:cstheme="minorHAnsi"/>
          <w:sz w:val="24"/>
          <w:szCs w:val="24"/>
        </w:rPr>
        <w:t xml:space="preserve">In one hand, downstream metabolic branches from phenylpropanoid pathway </w:t>
      </w:r>
      <w:proofErr w:type="gramStart"/>
      <w:r w:rsidR="0047606D" w:rsidRPr="00B37E0F">
        <w:rPr>
          <w:rFonts w:cstheme="minorHAnsi"/>
          <w:sz w:val="24"/>
          <w:szCs w:val="24"/>
        </w:rPr>
        <w:t>lead</w:t>
      </w:r>
      <w:proofErr w:type="gramEnd"/>
      <w:r w:rsidR="0047606D" w:rsidRPr="00B37E0F">
        <w:rPr>
          <w:rFonts w:cstheme="minorHAnsi"/>
          <w:sz w:val="24"/>
          <w:szCs w:val="24"/>
        </w:rPr>
        <w:t xml:space="preserve"> to production of certain class of secondary metabolite</w:t>
      </w:r>
      <w:r w:rsidR="00567B90" w:rsidRPr="00B37E0F">
        <w:rPr>
          <w:rFonts w:cstheme="minorHAnsi"/>
          <w:sz w:val="24"/>
          <w:szCs w:val="24"/>
        </w:rPr>
        <w:t xml:space="preserve"> sinapate esters</w:t>
      </w:r>
      <w:r w:rsidR="0047606D" w:rsidRPr="00B37E0F">
        <w:rPr>
          <w:rFonts w:cstheme="minorHAnsi"/>
          <w:sz w:val="24"/>
          <w:szCs w:val="24"/>
        </w:rPr>
        <w:t>, which</w:t>
      </w:r>
      <w:r w:rsidR="00567B90" w:rsidRPr="00B37E0F">
        <w:rPr>
          <w:rFonts w:cstheme="minorHAnsi"/>
          <w:sz w:val="24"/>
          <w:szCs w:val="24"/>
        </w:rPr>
        <w:t xml:space="preserve"> are found in Brassicaceae</w:t>
      </w:r>
      <w:r w:rsidR="0047606D" w:rsidRPr="00B37E0F">
        <w:rPr>
          <w:rFonts w:cstheme="minorHAnsi"/>
          <w:sz w:val="24"/>
          <w:szCs w:val="24"/>
        </w:rPr>
        <w:t xml:space="preserve"> plants</w:t>
      </w:r>
      <w:r w:rsidR="00567B90" w:rsidRPr="00B37E0F">
        <w:rPr>
          <w:rFonts w:cstheme="minorHAnsi"/>
          <w:sz w:val="24"/>
          <w:szCs w:val="24"/>
        </w:rPr>
        <w:t>, including Arabidopsis</w:t>
      </w:r>
      <w:r w:rsidR="005A1901" w:rsidRPr="00B37E0F">
        <w:rPr>
          <w:rFonts w:cstheme="minorHAnsi"/>
          <w:sz w:val="24"/>
          <w:szCs w:val="24"/>
        </w:rPr>
        <w:t xml:space="preserve"> </w:t>
      </w:r>
      <w:r w:rsidR="005A1901" w:rsidRPr="00B37E0F">
        <w:rPr>
          <w:rFonts w:cstheme="minorHAnsi"/>
          <w:sz w:val="24"/>
          <w:szCs w:val="24"/>
        </w:rPr>
        <w:fldChar w:fldCharType="begin">
          <w:fldData xml:space="preserve">PEVuZE5vdGU+PENpdGU+PEF1dGhvcj5DaGFwcGxlPC9BdXRob3I+PFllYXI+MTk5MjwvWWVhcj48
UmVjTnVtPjU1NTwvUmVjTnVtPjxEaXNwbGF5VGV4dD48c3R5bGUgZmFjZT0ic3VwZXJzY3JpcHQi
PjE2PC9zdHlsZT48L0Rpc3BsYXlUZXh0PjxyZWNvcmQ+PHJlYy1udW1iZXI+NTU1PC9yZWMtbnVt
YmVyPjxmb3JlaWduLWtleXM+PGtleSBhcHA9IkVOIiBkYi1pZD0iNTA5ZHYyNXRtcHhhOXZldHZ3
MzVzMnJjcHZ6YXA5dzJ2ZnN0IiB0aW1lc3RhbXA9IjE1NjYyMjg5NTgiIGd1aWQ9IjI5NDdkODQ3
LTUyZDYtNDFjYy04YTI5LTdiM2Y4NGQxM2VkZiI+NTU1PC9rZXk+PC9mb3JlaWduLWtleXM+PHJl
Zi10eXBlIG5hbWU9IkpvdXJuYWwgQXJ0aWNsZSI+MTc8L3JlZi10eXBlPjxjb250cmlidXRvcnM+
PGF1dGhvcnM+PGF1dGhvcj5DaGFwcGxlLCBDLiBDLjwvYXV0aG9yPjxhdXRob3I+Vm9ndCwgVC48
L2F1dGhvcj48YXV0aG9yPkVsbGlzLCBCLiBFLjwvYXV0aG9yPjxhdXRob3I+U29tZXJ2aWxsZSwg
Qy4gUi48L2F1dGhvcj48L2F1dGhvcnM+PC9jb250cmlidXRvcnM+PHRpdGxlcz48dGl0bGU+QW4g
QXJhYmlkb3BzaXMgbXV0YW50IGRlZmVjdGl2ZSBpbiB0aGUgZ2VuZXJhbCBwaGVueWxwcm9wYW5v
aWQgcGF0aHdheTwvdGl0bGU+PHNlY29uZGFyeS10aXRsZT5UaGUgUGxhbnQgY2VsbDwvc2Vjb25k
YXJ5LXRpdGxlPjxhbHQtdGl0bGU+UGxhbnQgQ2VsbDwvYWx0LXRpdGxlPjwvdGl0bGVzPjxwZXJp
b2RpY2FsPjxmdWxsLXRpdGxlPlBsYW50IENlbGw8L2Z1bGwtdGl0bGU+PGFiYnItMT5UaGUgUGxh
bnQgQ2VsbDwvYWJici0xPjwvcGVyaW9kaWNhbD48YWx0LXBlcmlvZGljYWw+PGZ1bGwtdGl0bGU+
UGxhbnQgQ2VsbDwvZnVsbC10aXRsZT48YWJici0xPlRoZSBQbGFudCBDZWxsPC9hYmJyLTE+PC9h
bHQtcGVyaW9kaWNhbD48cGFnZXM+MTQxMy0xNDI0PC9wYWdlcz48dm9sdW1lPjQ8L3ZvbHVtZT48
bnVtYmVyPjExPC9udW1iZXI+PGtleXdvcmRzPjxrZXl3b3JkPkFyYWJpZG9wc2lzL2NoZW1pc3Ry
eS9nZW5ldGljcy8qbWV0YWJvbGlzbTwva2V5d29yZD48a2V5d29yZD5DaG9saW5lL2FuYWxvZ3Mg
JmFtcDsgZGVyaXZhdGl2ZXMvbWV0YWJvbGlzbTwva2V5d29yZD48a2V5d29yZD5DaW5uYW1hdGVz
L21ldGFib2xpc208L2tleXdvcmQ+PGtleXdvcmQ+Q291bWFyaWMgQWNpZHMvaXNvbGF0aW9uICZh
bXA7IHB1cmlmaWNhdGlvbi9tZXRhYm9saXNtPC9rZXl3b3JkPjxrZXl3b3JkPkVzdGVycy9pc29s
YXRpb24gJmFtcDsgcHVyaWZpY2F0aW9uL21ldGFib2xpc208L2tleXdvcmQ+PGtleXdvcmQ+Rmx1
b3Jlc2NlbmNlPC9rZXl3b3JkPjxrZXl3b3JkPkdlbmVzLCBQbGFudC8qZ2VuZXRpY3M8L2tleXdv
cmQ+PGtleXdvcmQ+SGlzdG9jeXRvY2hlbWlzdHJ5PC9rZXl3b3JkPjxrZXl3b3JkPkxpZ25pbi9h
bmFseXNpczwva2V5d29yZD48a2V5d29yZD5NYWxhdGVzL2lzb2xhdGlvbiAmYW1wOyBwdXJpZmlj
YXRpb24vKm1ldGFib2xpc208L2tleXdvcmQ+PGtleXdvcmQ+TXV0YWdlbmVzaXM8L2tleXdvcmQ+
PGtleXdvcmQ+UGhlbnlscHJvcGlvbmF0ZXMvaXNvbGF0aW9uICZhbXA7IHB1cmlmaWNhdGlvbi8q
bWV0YWJvbGlzbTwva2V5d29yZD48a2V5d29yZD5TZWVkcy9jaGVtaXN0cnk8L2tleXdvcmQ+PC9r
ZXl3b3Jkcz48ZGF0ZXM+PHllYXI+MTk5MjwveWVhcj48L2RhdGVzPjxpc2JuPjEwNDAtNDY1MSYj
eEQ7MTUzMi0yOThYPC9pc2JuPjxhY2Nlc3Npb24tbnVtPjE0Nzc1NTU8L2FjY2Vzc2lvbi1udW0+
PHVybHM+PHJlbGF0ZWQtdXJscz48dXJsPmh0dHBzOi8vd3d3Lm5jYmkubmxtLm5paC5nb3YvcHVi
bWVkLzE0Nzc1NTU8L3VybD48dXJsPmh0dHBzOi8vd3d3Lm5jYmkubmxtLm5paC5nb3YvcG1jL2Fy
dGljbGVzL1BNQzE2MDIyOC88L3VybD48L3JlbGF0ZWQtdXJscz48L3VybHM+PGVsZWN0cm9uaWMt
cmVzb3VyY2UtbnVtPjEwLjExMDUvdHBjLjQuMTEuMTQxMzwvZWxlY3Ryb25pYy1yZXNvdXJjZS1u
dW0+PHJlbW90ZS1kYXRhYmFzZS1uYW1lPlB1Yk1lZDwvcmVtb3RlLWRhdGFiYXNlLW5hbWU+PGxh
bmd1YWdlPmVuZzwvbGFuZ3VhZ2U+PC9yZWNvcmQ+PC9DaXRlPjwvRW5kTm90ZT4A
</w:fldData>
        </w:fldChar>
      </w:r>
      <w:r w:rsidR="0047606D" w:rsidRPr="00B37E0F">
        <w:rPr>
          <w:rFonts w:cstheme="minorHAnsi"/>
          <w:sz w:val="24"/>
          <w:szCs w:val="24"/>
        </w:rPr>
        <w:instrText xml:space="preserve"> ADDIN EN.CITE </w:instrText>
      </w:r>
      <w:r w:rsidR="0047606D" w:rsidRPr="00B37E0F">
        <w:rPr>
          <w:rFonts w:cstheme="minorHAnsi"/>
          <w:sz w:val="24"/>
          <w:szCs w:val="24"/>
        </w:rPr>
        <w:fldChar w:fldCharType="begin">
          <w:fldData xml:space="preserve">PEVuZE5vdGU+PENpdGU+PEF1dGhvcj5DaGFwcGxlPC9BdXRob3I+PFllYXI+MTk5MjwvWWVhcj48
UmVjTnVtPjU1NTwvUmVjTnVtPjxEaXNwbGF5VGV4dD48c3R5bGUgZmFjZT0ic3VwZXJzY3JpcHQi
PjE2PC9zdHlsZT48L0Rpc3BsYXlUZXh0PjxyZWNvcmQ+PHJlYy1udW1iZXI+NTU1PC9yZWMtbnVt
YmVyPjxmb3JlaWduLWtleXM+PGtleSBhcHA9IkVOIiBkYi1pZD0iNTA5ZHYyNXRtcHhhOXZldHZ3
MzVzMnJjcHZ6YXA5dzJ2ZnN0IiB0aW1lc3RhbXA9IjE1NjYyMjg5NTgiIGd1aWQ9IjI5NDdkODQ3
LTUyZDYtNDFjYy04YTI5LTdiM2Y4NGQxM2VkZiI+NTU1PC9rZXk+PC9mb3JlaWduLWtleXM+PHJl
Zi10eXBlIG5hbWU9IkpvdXJuYWwgQXJ0aWNsZSI+MTc8L3JlZi10eXBlPjxjb250cmlidXRvcnM+
PGF1dGhvcnM+PGF1dGhvcj5DaGFwcGxlLCBDLiBDLjwvYXV0aG9yPjxhdXRob3I+Vm9ndCwgVC48
L2F1dGhvcj48YXV0aG9yPkVsbGlzLCBCLiBFLjwvYXV0aG9yPjxhdXRob3I+U29tZXJ2aWxsZSwg
Qy4gUi48L2F1dGhvcj48L2F1dGhvcnM+PC9jb250cmlidXRvcnM+PHRpdGxlcz48dGl0bGU+QW4g
QXJhYmlkb3BzaXMgbXV0YW50IGRlZmVjdGl2ZSBpbiB0aGUgZ2VuZXJhbCBwaGVueWxwcm9wYW5v
aWQgcGF0aHdheTwvdGl0bGU+PHNlY29uZGFyeS10aXRsZT5UaGUgUGxhbnQgY2VsbDwvc2Vjb25k
YXJ5LXRpdGxlPjxhbHQtdGl0bGU+UGxhbnQgQ2VsbDwvYWx0LXRpdGxlPjwvdGl0bGVzPjxwZXJp
b2RpY2FsPjxmdWxsLXRpdGxlPlBsYW50IENlbGw8L2Z1bGwtdGl0bGU+PGFiYnItMT5UaGUgUGxh
bnQgQ2VsbDwvYWJici0xPjwvcGVyaW9kaWNhbD48YWx0LXBlcmlvZGljYWw+PGZ1bGwtdGl0bGU+
UGxhbnQgQ2VsbDwvZnVsbC10aXRsZT48YWJici0xPlRoZSBQbGFudCBDZWxsPC9hYmJyLTE+PC9h
bHQtcGVyaW9kaWNhbD48cGFnZXM+MTQxMy0xNDI0PC9wYWdlcz48dm9sdW1lPjQ8L3ZvbHVtZT48
bnVtYmVyPjExPC9udW1iZXI+PGtleXdvcmRzPjxrZXl3b3JkPkFyYWJpZG9wc2lzL2NoZW1pc3Ry
eS9nZW5ldGljcy8qbWV0YWJvbGlzbTwva2V5d29yZD48a2V5d29yZD5DaG9saW5lL2FuYWxvZ3Mg
JmFtcDsgZGVyaXZhdGl2ZXMvbWV0YWJvbGlzbTwva2V5d29yZD48a2V5d29yZD5DaW5uYW1hdGVz
L21ldGFib2xpc208L2tleXdvcmQ+PGtleXdvcmQ+Q291bWFyaWMgQWNpZHMvaXNvbGF0aW9uICZh
bXA7IHB1cmlmaWNhdGlvbi9tZXRhYm9saXNtPC9rZXl3b3JkPjxrZXl3b3JkPkVzdGVycy9pc29s
YXRpb24gJmFtcDsgcHVyaWZpY2F0aW9uL21ldGFib2xpc208L2tleXdvcmQ+PGtleXdvcmQ+Rmx1
b3Jlc2NlbmNlPC9rZXl3b3JkPjxrZXl3b3JkPkdlbmVzLCBQbGFudC8qZ2VuZXRpY3M8L2tleXdv
cmQ+PGtleXdvcmQ+SGlzdG9jeXRvY2hlbWlzdHJ5PC9rZXl3b3JkPjxrZXl3b3JkPkxpZ25pbi9h
bmFseXNpczwva2V5d29yZD48a2V5d29yZD5NYWxhdGVzL2lzb2xhdGlvbiAmYW1wOyBwdXJpZmlj
YXRpb24vKm1ldGFib2xpc208L2tleXdvcmQ+PGtleXdvcmQ+TXV0YWdlbmVzaXM8L2tleXdvcmQ+
PGtleXdvcmQ+UGhlbnlscHJvcGlvbmF0ZXMvaXNvbGF0aW9uICZhbXA7IHB1cmlmaWNhdGlvbi8q
bWV0YWJvbGlzbTwva2V5d29yZD48a2V5d29yZD5TZWVkcy9jaGVtaXN0cnk8L2tleXdvcmQ+PC9r
ZXl3b3Jkcz48ZGF0ZXM+PHllYXI+MTk5MjwveWVhcj48L2RhdGVzPjxpc2JuPjEwNDAtNDY1MSYj
eEQ7MTUzMi0yOThYPC9pc2JuPjxhY2Nlc3Npb24tbnVtPjE0Nzc1NTU8L2FjY2Vzc2lvbi1udW0+
PHVybHM+PHJlbGF0ZWQtdXJscz48dXJsPmh0dHBzOi8vd3d3Lm5jYmkubmxtLm5paC5nb3YvcHVi
bWVkLzE0Nzc1NTU8L3VybD48dXJsPmh0dHBzOi8vd3d3Lm5jYmkubmxtLm5paC5nb3YvcG1jL2Fy
dGljbGVzL1BNQzE2MDIyOC88L3VybD48L3JlbGF0ZWQtdXJscz48L3VybHM+PGVsZWN0cm9uaWMt
cmVzb3VyY2UtbnVtPjEwLjExMDUvdHBjLjQuMTEuMTQxMzwvZWxlY3Ryb25pYy1yZXNvdXJjZS1u
dW0+PHJlbW90ZS1kYXRhYmFzZS1uYW1lPlB1Yk1lZDwvcmVtb3RlLWRhdGFiYXNlLW5hbWU+PGxh
bmd1YWdlPmVuZzwvbGFuZ3VhZ2U+PC9yZWNvcmQ+PC9DaXRlPjwvRW5kTm90ZT4A
</w:fldData>
        </w:fldChar>
      </w:r>
      <w:r w:rsidR="0047606D" w:rsidRPr="00B37E0F">
        <w:rPr>
          <w:rFonts w:cstheme="minorHAnsi"/>
          <w:sz w:val="24"/>
          <w:szCs w:val="24"/>
        </w:rPr>
        <w:instrText xml:space="preserve"> ADDIN EN.CITE.DATA </w:instrText>
      </w:r>
      <w:r w:rsidR="0047606D" w:rsidRPr="00B37E0F">
        <w:rPr>
          <w:rFonts w:cstheme="minorHAnsi"/>
          <w:sz w:val="24"/>
          <w:szCs w:val="24"/>
        </w:rPr>
      </w:r>
      <w:r w:rsidR="0047606D" w:rsidRPr="00B37E0F">
        <w:rPr>
          <w:rFonts w:cstheme="minorHAnsi"/>
          <w:sz w:val="24"/>
          <w:szCs w:val="24"/>
        </w:rPr>
        <w:fldChar w:fldCharType="end"/>
      </w:r>
      <w:r w:rsidR="005A1901" w:rsidRPr="00B37E0F">
        <w:rPr>
          <w:rFonts w:cstheme="minorHAnsi"/>
          <w:sz w:val="24"/>
          <w:szCs w:val="24"/>
        </w:rPr>
      </w:r>
      <w:r w:rsidR="005A1901" w:rsidRPr="00B37E0F">
        <w:rPr>
          <w:rFonts w:cstheme="minorHAnsi"/>
          <w:sz w:val="24"/>
          <w:szCs w:val="24"/>
        </w:rPr>
        <w:fldChar w:fldCharType="separate"/>
      </w:r>
      <w:r w:rsidR="0047606D" w:rsidRPr="00B37E0F">
        <w:rPr>
          <w:rFonts w:cstheme="minorHAnsi"/>
          <w:noProof/>
          <w:sz w:val="24"/>
          <w:szCs w:val="24"/>
          <w:vertAlign w:val="superscript"/>
        </w:rPr>
        <w:t>16</w:t>
      </w:r>
      <w:r w:rsidR="005A1901" w:rsidRPr="00B37E0F">
        <w:rPr>
          <w:rFonts w:cstheme="minorHAnsi"/>
          <w:sz w:val="24"/>
          <w:szCs w:val="24"/>
        </w:rPr>
        <w:fldChar w:fldCharType="end"/>
      </w:r>
      <w:r w:rsidR="005A1901" w:rsidRPr="00B37E0F">
        <w:rPr>
          <w:rFonts w:cstheme="minorHAnsi"/>
          <w:sz w:val="24"/>
          <w:szCs w:val="24"/>
        </w:rPr>
        <w:t xml:space="preserve">. </w:t>
      </w:r>
      <w:r w:rsidR="00567B90" w:rsidRPr="00B37E0F">
        <w:rPr>
          <w:rFonts w:cstheme="minorHAnsi"/>
          <w:sz w:val="24"/>
          <w:szCs w:val="24"/>
        </w:rPr>
        <w:t>On the other hand, Brassicaceae plants synthesize</w:t>
      </w:r>
      <w:r w:rsidR="0047606D" w:rsidRPr="00B37E0F">
        <w:rPr>
          <w:rFonts w:cstheme="minorHAnsi"/>
          <w:sz w:val="24"/>
          <w:szCs w:val="24"/>
        </w:rPr>
        <w:t xml:space="preserve"> amino acid</w:t>
      </w:r>
      <w:r w:rsidR="00567B90" w:rsidRPr="00B37E0F">
        <w:rPr>
          <w:rFonts w:cstheme="minorHAnsi"/>
          <w:sz w:val="24"/>
          <w:szCs w:val="24"/>
        </w:rPr>
        <w:t xml:space="preserve"> Met-, Phe-, and Trp-derived </w:t>
      </w:r>
      <w:r w:rsidR="00543273" w:rsidRPr="00B37E0F">
        <w:rPr>
          <w:rFonts w:cstheme="minorHAnsi"/>
          <w:sz w:val="24"/>
          <w:szCs w:val="24"/>
        </w:rPr>
        <w:t>GSLs</w:t>
      </w:r>
      <w:r w:rsidR="005A1901" w:rsidRPr="00B37E0F">
        <w:rPr>
          <w:rFonts w:cstheme="minorHAnsi"/>
          <w:sz w:val="24"/>
          <w:szCs w:val="24"/>
        </w:rPr>
        <w:t xml:space="preserve"> </w:t>
      </w:r>
      <w:r w:rsidR="005A1901" w:rsidRPr="00B37E0F">
        <w:rPr>
          <w:rFonts w:cstheme="minorHAnsi"/>
          <w:sz w:val="24"/>
          <w:szCs w:val="24"/>
        </w:rPr>
        <w:fldChar w:fldCharType="begin"/>
      </w:r>
      <w:r w:rsidR="0047606D" w:rsidRPr="00B37E0F">
        <w:rPr>
          <w:rFonts w:cstheme="minorHAnsi"/>
          <w:sz w:val="24"/>
          <w:szCs w:val="24"/>
        </w:rPr>
        <w:instrText xml:space="preserve"> ADDIN EN.CITE &lt;EndNote&gt;&lt;Cite&gt;&lt;Author&gt;Petersen&lt;/Author&gt;&lt;Year&gt;2002&lt;/Year&gt;&lt;RecNum&gt;557&lt;/RecNum&gt;&lt;DisplayText&gt;&lt;style face="superscript"&gt;17&lt;/style&gt;&lt;/DisplayText&gt;&lt;record&gt;&lt;rec-number&gt;557&lt;/rec-number&gt;&lt;foreign-keys&gt;&lt;key app="EN" db-id="509dv25tmpxa9vetvw35s2rcpvzap9w2vfst" timestamp="1566228988" guid="b5e13616-9fac-4025-a8cd-77534d44388d"&gt;557&lt;/key&gt;&lt;/foreign-keys&gt;&lt;ref-type name="Journal Article"&gt;17&lt;/ref-type&gt;&lt;contributors&gt;&lt;authors&gt;&lt;author&gt;Petersen, Bent&lt;/author&gt;&lt;author&gt;Chen, Sixue&lt;/author&gt;&lt;author&gt;Hansen, Carsten&lt;/author&gt;&lt;author&gt;Olsen, Carl&lt;/author&gt;&lt;author&gt;Halkier, Barbara&lt;/author&gt;&lt;/authors&gt;&lt;/contributors&gt;&lt;titles&gt;&lt;title&gt;&lt;style face="normal" font="default" size="100%"&gt;Composition and content of glucosinolates in developing &lt;/style&gt;&lt;style face="italic" font="default" size="100%"&gt;Arabidopsis thaliana&lt;/style&gt;&lt;/title&gt;&lt;secondary-title&gt;Planta&lt;/secondary-title&gt;&lt;/titles&gt;&lt;periodical&gt;&lt;full-title&gt;Planta&lt;/full-title&gt;&lt;/periodical&gt;&lt;pages&gt;562-571&lt;/pages&gt;&lt;volume&gt;214&lt;/volume&gt;&lt;number&gt;4&lt;/number&gt;&lt;dates&gt;&lt;year&gt;2002&lt;/year&gt;&lt;pub-dates&gt;&lt;date&gt;February 01&lt;/date&gt;&lt;/pub-dates&gt;&lt;/dates&gt;&lt;isbn&gt;1432-2048&lt;/isbn&gt;&lt;label&gt;Petersen2002&lt;/label&gt;&lt;work-type&gt;journal article&lt;/work-type&gt;&lt;urls&gt;&lt;related-urls&gt;&lt;url&gt;https://doi.org/10.1007/s004250100659&lt;/url&gt;&lt;/related-urls&gt;&lt;/urls&gt;&lt;electronic-resource-num&gt;10.1007/s004250100659&lt;/electronic-resource-num&gt;&lt;/record&gt;&lt;/Cite&gt;&lt;/EndNote&gt;</w:instrText>
      </w:r>
      <w:r w:rsidR="005A1901" w:rsidRPr="00B37E0F">
        <w:rPr>
          <w:rFonts w:cstheme="minorHAnsi"/>
          <w:sz w:val="24"/>
          <w:szCs w:val="24"/>
        </w:rPr>
        <w:fldChar w:fldCharType="separate"/>
      </w:r>
      <w:r w:rsidR="0047606D" w:rsidRPr="00B37E0F">
        <w:rPr>
          <w:rFonts w:cstheme="minorHAnsi"/>
          <w:noProof/>
          <w:sz w:val="24"/>
          <w:szCs w:val="24"/>
          <w:vertAlign w:val="superscript"/>
        </w:rPr>
        <w:t>17</w:t>
      </w:r>
      <w:r w:rsidR="005A1901" w:rsidRPr="00B37E0F">
        <w:rPr>
          <w:rFonts w:cstheme="minorHAnsi"/>
          <w:sz w:val="24"/>
          <w:szCs w:val="24"/>
        </w:rPr>
        <w:fldChar w:fldCharType="end"/>
      </w:r>
      <w:r w:rsidR="00567B90" w:rsidRPr="00B37E0F">
        <w:rPr>
          <w:rFonts w:cstheme="minorHAnsi"/>
          <w:sz w:val="24"/>
          <w:szCs w:val="24"/>
        </w:rPr>
        <w:t>. These compounds are nitrogen- and sulfur-containing secondary metabolites</w:t>
      </w:r>
      <w:r w:rsidR="00172F20" w:rsidRPr="00B37E0F">
        <w:rPr>
          <w:rFonts w:cstheme="minorHAnsi"/>
          <w:sz w:val="24"/>
          <w:szCs w:val="24"/>
        </w:rPr>
        <w:t>, which are</w:t>
      </w:r>
      <w:r w:rsidR="00567B90" w:rsidRPr="00B37E0F">
        <w:rPr>
          <w:rFonts w:cstheme="minorHAnsi"/>
          <w:sz w:val="24"/>
          <w:szCs w:val="24"/>
        </w:rPr>
        <w:t xml:space="preserve"> substrates for the enzyme myrosinase, which degrades them into biologically active products that </w:t>
      </w:r>
      <w:r w:rsidR="00172F20" w:rsidRPr="00B37E0F">
        <w:rPr>
          <w:rFonts w:cstheme="minorHAnsi"/>
          <w:sz w:val="24"/>
          <w:szCs w:val="24"/>
        </w:rPr>
        <w:t>are toxic to herbivores</w:t>
      </w:r>
      <w:r w:rsidR="00567B90" w:rsidRPr="00B37E0F">
        <w:rPr>
          <w:rFonts w:cstheme="minorHAnsi"/>
          <w:sz w:val="24"/>
          <w:szCs w:val="24"/>
        </w:rPr>
        <w:t xml:space="preserve">. </w:t>
      </w:r>
      <w:r w:rsidR="007C3765" w:rsidRPr="00B37E0F">
        <w:rPr>
          <w:rFonts w:cstheme="minorHAnsi"/>
          <w:sz w:val="24"/>
          <w:szCs w:val="24"/>
        </w:rPr>
        <w:t xml:space="preserve">Cytochrome P450- dependent monooxygenase enzymes (P450s) catalyze </w:t>
      </w:r>
      <w:proofErr w:type="gramStart"/>
      <w:r w:rsidR="007C3765" w:rsidRPr="00B37E0F">
        <w:rPr>
          <w:rFonts w:cstheme="minorHAnsi"/>
          <w:sz w:val="24"/>
          <w:szCs w:val="24"/>
        </w:rPr>
        <w:t>a number of</w:t>
      </w:r>
      <w:proofErr w:type="gramEnd"/>
      <w:r w:rsidR="007C3765" w:rsidRPr="00B37E0F">
        <w:rPr>
          <w:rFonts w:cstheme="minorHAnsi"/>
          <w:sz w:val="24"/>
          <w:szCs w:val="24"/>
        </w:rPr>
        <w:t xml:space="preserve"> the reactions in GSL biosynthesis</w:t>
      </w:r>
      <w:r w:rsidR="00567B90" w:rsidRPr="00B37E0F">
        <w:rPr>
          <w:rFonts w:cstheme="minorHAnsi"/>
          <w:sz w:val="24"/>
          <w:szCs w:val="24"/>
        </w:rPr>
        <w:t xml:space="preserve">. In wild-type Arabidopsis plants, the primary functions of CYP83A1 and CYP83B1 are in alkyl and indole </w:t>
      </w:r>
      <w:r w:rsidR="00543273" w:rsidRPr="00B37E0F">
        <w:rPr>
          <w:rFonts w:cstheme="minorHAnsi"/>
          <w:sz w:val="24"/>
          <w:szCs w:val="24"/>
        </w:rPr>
        <w:t>GSL</w:t>
      </w:r>
      <w:r w:rsidR="00567B90" w:rsidRPr="00B37E0F">
        <w:rPr>
          <w:rFonts w:cstheme="minorHAnsi"/>
          <w:sz w:val="24"/>
          <w:szCs w:val="24"/>
        </w:rPr>
        <w:t xml:space="preserve"> biosynthesis, respectively </w:t>
      </w:r>
      <w:r w:rsidR="00567B90" w:rsidRPr="00B37E0F">
        <w:rPr>
          <w:rFonts w:cstheme="minorHAnsi"/>
          <w:sz w:val="24"/>
          <w:szCs w:val="24"/>
        </w:rPr>
        <w:fldChar w:fldCharType="begin"/>
      </w:r>
      <w:r w:rsidR="003D4CE2" w:rsidRPr="00B37E0F">
        <w:rPr>
          <w:rFonts w:cstheme="minorHAnsi"/>
          <w:sz w:val="24"/>
          <w:szCs w:val="24"/>
        </w:rPr>
        <w:instrText xml:space="preserve"> ADDIN EN.CITE &lt;EndNote&gt;&lt;Cite&gt;&lt;Author&gt;Hemm&lt;/Author&gt;&lt;Year&gt;2003&lt;/Year&gt;&lt;RecNum&gt;539&lt;/RecNum&gt;&lt;DisplayText&gt;&lt;style face="superscript"&gt;15&lt;/style&gt;&lt;/DisplayText&gt;&lt;record&gt;&lt;rec-number&gt;539&lt;/rec-number&gt;&lt;foreign-keys&gt;&lt;key app="EN" db-id="509dv25tmpxa9vetvw35s2rcpvzap9w2vfst" timestamp="1566142728" guid="ddf4f1aa-a07a-4ff2-941a-76d2738f1b35"&gt;539&lt;/key&gt;&lt;/foreign-keys&gt;&lt;ref-type name="Journal Article"&gt;17&lt;/ref-type&gt;&lt;contributors&gt;&lt;authors&gt;&lt;author&gt;Hemm, Matthew R.&lt;/author&gt;&lt;author&gt;Ruegger, Max O.&lt;/author&gt;&lt;author&gt;Chapple, Clint&lt;/author&gt;&lt;/authors&gt;&lt;/contributors&gt;&lt;titles&gt;&lt;title&gt;&lt;style face="normal" font="default" size="100%"&gt;The Arabidopsis&lt;/style&gt;&lt;style face="italic" font="default" size="100%"&gt; ref2&lt;/style&gt;&lt;style face="normal" font="default" size="100%"&gt; mutant is defective in the gene encoding CYP83A1 and shows both phenylpropanoid and glucosinolate phenotypes&lt;/style&gt;&lt;/title&gt;&lt;secondary-title&gt;The Plant Cell&lt;/secondary-title&gt;&lt;/titles&gt;&lt;periodical&gt;&lt;full-title&gt;Plant Cell&lt;/full-title&gt;&lt;abbr-1&gt;The Plant Cell&lt;/abbr-1&gt;&lt;/periodical&gt;&lt;pages&gt;179-194&lt;/pages&gt;&lt;volume&gt;15&lt;/volume&gt;&lt;number&gt;1&lt;/number&gt;&lt;dates&gt;&lt;year&gt;2003&lt;/year&gt;&lt;/dates&gt;&lt;urls&gt;&lt;related-urls&gt;&lt;url&gt;http://www.plantcell.org/content/plantcell/15/1/179.full.pdf&lt;/url&gt;&lt;/related-urls&gt;&lt;/urls&gt;&lt;electronic-resource-num&gt;10.1105/tpc.006544 &lt;/electronic-resource-num&gt;&lt;/record&gt;&lt;/Cite&gt;&lt;/EndNote&gt;</w:instrText>
      </w:r>
      <w:r w:rsidR="00567B90" w:rsidRPr="00B37E0F">
        <w:rPr>
          <w:rFonts w:cstheme="minorHAnsi"/>
          <w:sz w:val="24"/>
          <w:szCs w:val="24"/>
        </w:rPr>
        <w:fldChar w:fldCharType="separate"/>
      </w:r>
      <w:r w:rsidR="009C72EB" w:rsidRPr="00B37E0F">
        <w:rPr>
          <w:rFonts w:cstheme="minorHAnsi"/>
          <w:noProof/>
          <w:sz w:val="24"/>
          <w:szCs w:val="24"/>
          <w:vertAlign w:val="superscript"/>
        </w:rPr>
        <w:t>15</w:t>
      </w:r>
      <w:r w:rsidR="00567B90" w:rsidRPr="00B37E0F">
        <w:rPr>
          <w:rFonts w:cstheme="minorHAnsi"/>
          <w:sz w:val="24"/>
          <w:szCs w:val="24"/>
        </w:rPr>
        <w:fldChar w:fldCharType="end"/>
      </w:r>
      <w:r w:rsidR="00567B90" w:rsidRPr="00B37E0F">
        <w:rPr>
          <w:rFonts w:cstheme="minorHAnsi"/>
          <w:sz w:val="24"/>
          <w:szCs w:val="24"/>
        </w:rPr>
        <w:t>.</w:t>
      </w:r>
      <w:r w:rsidR="007C3765" w:rsidRPr="00B37E0F">
        <w:rPr>
          <w:rFonts w:cstheme="minorHAnsi"/>
          <w:sz w:val="24"/>
          <w:szCs w:val="24"/>
        </w:rPr>
        <w:t xml:space="preserve"> Arabidopsis mutants impaired in CYP83B1 production</w:t>
      </w:r>
      <w:r w:rsidR="00567B90" w:rsidRPr="00B37E0F">
        <w:rPr>
          <w:rFonts w:cstheme="minorHAnsi"/>
          <w:sz w:val="24"/>
          <w:szCs w:val="24"/>
        </w:rPr>
        <w:t xml:space="preserve"> accumulate </w:t>
      </w:r>
      <w:r w:rsidR="008B63F3" w:rsidRPr="00B37E0F">
        <w:rPr>
          <w:rFonts w:cstheme="minorHAnsi"/>
          <w:sz w:val="24"/>
          <w:szCs w:val="24"/>
        </w:rPr>
        <w:t>lower amount of</w:t>
      </w:r>
      <w:r w:rsidR="00567B90" w:rsidRPr="00B37E0F">
        <w:rPr>
          <w:rFonts w:cstheme="minorHAnsi"/>
          <w:sz w:val="24"/>
          <w:szCs w:val="24"/>
        </w:rPr>
        <w:t xml:space="preserve"> indole-derived </w:t>
      </w:r>
      <w:r w:rsidR="00543273" w:rsidRPr="00B37E0F">
        <w:rPr>
          <w:rFonts w:cstheme="minorHAnsi"/>
          <w:sz w:val="24"/>
          <w:szCs w:val="24"/>
        </w:rPr>
        <w:t>GSLs</w:t>
      </w:r>
      <w:r w:rsidR="00567B90" w:rsidRPr="00B37E0F">
        <w:rPr>
          <w:rFonts w:cstheme="minorHAnsi"/>
          <w:sz w:val="24"/>
          <w:szCs w:val="24"/>
        </w:rPr>
        <w:t xml:space="preserve"> than the wild type</w:t>
      </w:r>
      <w:r w:rsidR="008B63F3" w:rsidRPr="00B37E0F">
        <w:rPr>
          <w:rFonts w:cstheme="minorHAnsi"/>
          <w:sz w:val="24"/>
          <w:szCs w:val="24"/>
        </w:rPr>
        <w:fldChar w:fldCharType="begin">
          <w:fldData xml:space="preserve">PEVuZE5vdGU+PENpdGU+PEF1dGhvcj5CYWs8L0F1dGhvcj48WWVhcj4yMDAxPC9ZZWFyPjxSZWNO
dW0+NTQ4PC9SZWNOdW0+PERpc3BsYXlUZXh0PjxzdHlsZSBmYWNlPSJzdXBlcnNjcmlwdCI+MTgt
MjA8L3N0eWxlPjwvRGlzcGxheVRleHQ+PHJlY29yZD48cmVjLW51bWJlcj41NDg8L3JlYy1udW1i
ZXI+PGZvcmVpZ24ta2V5cz48a2V5IGFwcD0iRU4iIGRiLWlkPSI1MDlkdjI1dG1weGE5dmV0dncz
NXMycmNwdnphcDl3MnZmc3QiIHRpbWVzdGFtcD0iMTU2NjE0MzYwNCIgZ3VpZD0iYjBiMWNjNGIt
NWVlYS00MTQ3LWEwM2YtY2M5YTEyY2IyZjMyIj41NDg8L2tleT48L2ZvcmVpZ24ta2V5cz48cmVm
LXR5cGUgbmFtZT0iSm91cm5hbCBBcnRpY2xlIj4xNzwvcmVmLXR5cGU+PGNvbnRyaWJ1dG9ycz48
YXV0aG9ycz48YXV0aG9yPkJhaywgU8O4cmVuPC9hdXRob3I+PGF1dGhvcj5GZXllcmVpc2VuLCBS
ZW7DqTwvYXV0aG9yPjwvYXV0aG9ycz48L2NvbnRyaWJ1dG9ycz48dGl0bGVzPjx0aXRsZT5UaGUg
SW52b2x2ZW1lbnQgT2YgVHdvIFA0NTAgRW56eW1lcywgQ3lwODNiMSBBbmQgQ3lwODNhMSwgSW4g
QXV4aW4gSG9tZW9zdGFzaXMgQW5kIEdsdWNvc2lub2xhdGUgQmlvc3ludGhlc2lzPC90aXRsZT48
c2Vjb25kYXJ5LXRpdGxlPkpvdXJuYWwgb2YgUGxhbnQgUGh5c2lvbG9neTwvc2Vjb25kYXJ5LXRp
dGxlPjwvdGl0bGVzPjxwZXJpb2RpY2FsPjxmdWxsLXRpdGxlPkpvdXJuYWwgb2YgUGxhbnQgUGh5
c2lvbG9neTwvZnVsbC10aXRsZT48L3BlcmlvZGljYWw+PHBhZ2VzPjEwOC0xMTg8L3BhZ2VzPjx2
b2x1bWU+MTI3PC92b2x1bWU+PG51bWJlcj4xPC9udW1iZXI+PGRhdGVzPjx5ZWFyPjIwMDE8L3ll
YXI+PC9kYXRlcz48dXJscz48cmVsYXRlZC11cmxzPjx1cmw+aHR0cDovL3d3dy5wbGFudHBoeXNp
b2wub3JnL2NvbnRlbnQvcGxhbnRwaHlzaW9sLzEyNy8xLzEwOC5mdWxsLnBkZjwvdXJsPjwvcmVs
YXRlZC11cmxzPjwvdXJscz48ZWxlY3Ryb25pYy1yZXNvdXJjZS1udW0+MTAuMTEwNC9wcC4xMjcu
MS4xMDggPC9lbGVjdHJvbmljLXJlc291cmNlLW51bT48L3JlY29yZD48L0NpdGU+PENpdGU+PEF1
dGhvcj5CYWs8L0F1dGhvcj48WWVhcj4yMDAxPC9ZZWFyPjxSZWNOdW0+NTQ5PC9SZWNOdW0+PHJl
Y29yZD48cmVjLW51bWJlcj41NDk8L3JlYy1udW1iZXI+PGZvcmVpZ24ta2V5cz48a2V5IGFwcD0i
RU4iIGRiLWlkPSI1MDlkdjI1dG1weGE5dmV0dnczNXMycmNwdnphcDl3MnZmc3QiIHRpbWVzdGFt
cD0iMTU2NjE0MzYxNSIgZ3VpZD0iYmQ2ZDUzNjQtMDM0Ni00YmQ4LTg2ZWMtYjlmZTBmYTk3ZWQ1
Ij41NDk8L2tleT48L2ZvcmVpZ24ta2V5cz48cmVmLXR5cGUgbmFtZT0iSm91cm5hbCBBcnRpY2xl
Ij4xNzwvcmVmLXR5cGU+PGNvbnRyaWJ1dG9ycz48YXV0aG9ycz48YXV0aG9yPkJhaywgU8O4cmVu
PC9hdXRob3I+PGF1dGhvcj5UYXgsIEZyYW5zIEUuPC9hdXRob3I+PGF1dGhvcj5GZWxkbWFubiwg
S2VubmV0aCBBLjwvYXV0aG9yPjxhdXRob3I+R2FsYnJhaXRoLCBEYXZpZCBXLjwvYXV0aG9yPjxh
dXRob3I+RmV5ZXJlaXNlbiwgUmVuw6k8L2F1dGhvcj48L2F1dGhvcnM+PC9jb250cmlidXRvcnM+
PHRpdGxlcz48dGl0bGU+Q1lQODNCMSwgYSBDeXRvY2hyb21lIFA0NTAgYXQgdGhlIG1ldGFib2xp
YyBicmFuY2ggcG9pbnQgaW4gYXV4aW4gYW5kIGluZG9sZSBnbHVjb3Npbm9sYXRlIGJpb3N5bnRo
ZXNpcyBpbiBBcmFiaWRvcHNpczwvdGl0bGU+PHNlY29uZGFyeS10aXRsZT5UaGUgUGxhbnQgQ2Vs
bDwvc2Vjb25kYXJ5LXRpdGxlPjwvdGl0bGVzPjxwZXJpb2RpY2FsPjxmdWxsLXRpdGxlPlBsYW50
IENlbGw8L2Z1bGwtdGl0bGU+PGFiYnItMT5UaGUgUGxhbnQgQ2VsbDwvYWJici0xPjwvcGVyaW9k
aWNhbD48cGFnZXM+MTAxLTExMTwvcGFnZXM+PHZvbHVtZT4xMzwvdm9sdW1lPjxudW1iZXI+MTwv
bnVtYmVyPjxkYXRlcz48eWVhcj4yMDAxPC95ZWFyPjwvZGF0ZXM+PHVybHM+PHJlbGF0ZWQtdXJs
cz48dXJsPmh0dHA6Ly93d3cucGxhbnRjZWxsLm9yZy9jb250ZW50L3BsYW50Y2VsbC8xMy8xLzEw
MS5mdWxsLnBkZjwvdXJsPjwvcmVsYXRlZC11cmxzPjwvdXJscz48ZWxlY3Ryb25pYy1yZXNvdXJj
ZS1udW0+MTAuMTEwNS90cGMuMTMuMS4xMDEgPC9lbGVjdHJvbmljLXJlc291cmNlLW51bT48L3Jl
Y29yZD48L0NpdGU+PENpdGU+PEF1dGhvcj5IYW5zZW48L0F1dGhvcj48WWVhcj4yMDAxPC9ZZWFy
PjxSZWNOdW0+NTUwPC9SZWNOdW0+PHJlY29yZD48cmVjLW51bWJlcj41NTA8L3JlYy1udW1iZXI+
PGZvcmVpZ24ta2V5cz48a2V5IGFwcD0iRU4iIGRiLWlkPSI1MDlkdjI1dG1weGE5dmV0dnczNXMy
cmNwdnphcDl3MnZmc3QiIHRpbWVzdGFtcD0iMTU2NjE0MzYzMyIgZ3VpZD0iMDM5ZmQ5ZTQtNjY4
OC00NzViLTkzZWUtNDVmOWZlNzhlOGUyIj41NTA8L2tleT48L2ZvcmVpZ24ta2V5cz48cmVmLXR5
cGUgbmFtZT0iSm91cm5hbCBBcnRpY2xlIj4xNzwvcmVmLXR5cGU+PGNvbnRyaWJ1dG9ycz48YXV0
aG9ycz48YXV0aG9yPkhhbnNlbiwgQ2Fyc3RlbiBIw7hyc2xldjwvYXV0aG9yPjxhdXRob3I+RHUs
IExpYW5nY2hlbmc8L2F1dGhvcj48YXV0aG9yPk5hdXIsIFBldGVyPC9hdXRob3I+PGF1dGhvcj5P
bHNlbiwgQ2FybCBFcmlrPC9hdXRob3I+PGF1dGhvcj5BeGVsc2VuLCBLcmlzdGlhbiBCLjwvYXV0
aG9yPjxhdXRob3I+SGljaywgQWxhc3RhaXIgSi48L2F1dGhvcj48YXV0aG9yPlBpY2tldHQsIEpv
aG4gQS48L2F1dGhvcj48YXV0aG9yPkhhbGtpZXIsIEJhcmJhcmEgQW5uPC9hdXRob3I+PC9hdXRo
b3JzPjwvY29udHJpYnV0b3JzPjx0aXRsZXM+PHRpdGxlPkNZUDgzQjEgaXMgdGhlIE94aW1lLW1l
dGFib2xpemluZyBlbnp5bWUgaW4gdGhlIGdsdWNvc2lub2xhdGUgcGF0aHdheSBpbiBBcmFiaWRv
cHNpczwvdGl0bGU+PHNlY29uZGFyeS10aXRsZT4gSm91cm5hbCBvZiBCaW9sb2dpY2FsIENoZW1p
c3RyeTwvc2Vjb25kYXJ5LXRpdGxlPjwvdGl0bGVzPjxwYWdlcz4yNDc5MC0yNDc5NjwvcGFnZXM+
PHZvbHVtZT4yNzY8L3ZvbHVtZT48bnVtYmVyPjI3PC9udW1iZXI+PGRhdGVzPjx5ZWFyPjIwMDE8
L3llYXI+PC9kYXRlcz48dXJscz48cmVsYXRlZC11cmxzPjx1cmw+aHR0cDovL3d3dy5qYmMub3Jn
L2NvbnRlbnQvMjc2LzI3LzI0NzkwLmFic3RyYWN0PC91cmw+PC9yZWxhdGVkLXVybHM+PC91cmxz
PjxlbGVjdHJvbmljLXJlc291cmNlLW51bT4xMC4xMDc0L2piYy5NMTAyNjM3MjAwPC9lbGVjdHJv
bmljLXJlc291cmNlLW51bT48L3JlY29yZD48L0NpdGU+PC9FbmROb3RlPn==
</w:fldData>
        </w:fldChar>
      </w:r>
      <w:r w:rsidR="008B63F3" w:rsidRPr="00B37E0F">
        <w:rPr>
          <w:rFonts w:cstheme="minorHAnsi"/>
          <w:sz w:val="24"/>
          <w:szCs w:val="24"/>
        </w:rPr>
        <w:instrText xml:space="preserve"> ADDIN EN.CITE </w:instrText>
      </w:r>
      <w:r w:rsidR="008B63F3" w:rsidRPr="00B37E0F">
        <w:rPr>
          <w:rFonts w:cstheme="minorHAnsi"/>
          <w:sz w:val="24"/>
          <w:szCs w:val="24"/>
        </w:rPr>
        <w:fldChar w:fldCharType="begin">
          <w:fldData xml:space="preserve">PEVuZE5vdGU+PENpdGU+PEF1dGhvcj5CYWs8L0F1dGhvcj48WWVhcj4yMDAxPC9ZZWFyPjxSZWNO
dW0+NTQ4PC9SZWNOdW0+PERpc3BsYXlUZXh0PjxzdHlsZSBmYWNlPSJzdXBlcnNjcmlwdCI+MTgt
MjA8L3N0eWxlPjwvRGlzcGxheVRleHQ+PHJlY29yZD48cmVjLW51bWJlcj41NDg8L3JlYy1udW1i
ZXI+PGZvcmVpZ24ta2V5cz48a2V5IGFwcD0iRU4iIGRiLWlkPSI1MDlkdjI1dG1weGE5dmV0dncz
NXMycmNwdnphcDl3MnZmc3QiIHRpbWVzdGFtcD0iMTU2NjE0MzYwNCIgZ3VpZD0iYjBiMWNjNGIt
NWVlYS00MTQ3LWEwM2YtY2M5YTEyY2IyZjMyIj41NDg8L2tleT48L2ZvcmVpZ24ta2V5cz48cmVm
LXR5cGUgbmFtZT0iSm91cm5hbCBBcnRpY2xlIj4xNzwvcmVmLXR5cGU+PGNvbnRyaWJ1dG9ycz48
YXV0aG9ycz48YXV0aG9yPkJhaywgU8O4cmVuPC9hdXRob3I+PGF1dGhvcj5GZXllcmVpc2VuLCBS
ZW7DqTwvYXV0aG9yPjwvYXV0aG9ycz48L2NvbnRyaWJ1dG9ycz48dGl0bGVzPjx0aXRsZT5UaGUg
SW52b2x2ZW1lbnQgT2YgVHdvIFA0NTAgRW56eW1lcywgQ3lwODNiMSBBbmQgQ3lwODNhMSwgSW4g
QXV4aW4gSG9tZW9zdGFzaXMgQW5kIEdsdWNvc2lub2xhdGUgQmlvc3ludGhlc2lzPC90aXRsZT48
c2Vjb25kYXJ5LXRpdGxlPkpvdXJuYWwgb2YgUGxhbnQgUGh5c2lvbG9neTwvc2Vjb25kYXJ5LXRp
dGxlPjwvdGl0bGVzPjxwZXJpb2RpY2FsPjxmdWxsLXRpdGxlPkpvdXJuYWwgb2YgUGxhbnQgUGh5
c2lvbG9neTwvZnVsbC10aXRsZT48L3BlcmlvZGljYWw+PHBhZ2VzPjEwOC0xMTg8L3BhZ2VzPjx2
b2x1bWU+MTI3PC92b2x1bWU+PG51bWJlcj4xPC9udW1iZXI+PGRhdGVzPjx5ZWFyPjIwMDE8L3ll
YXI+PC9kYXRlcz48dXJscz48cmVsYXRlZC11cmxzPjx1cmw+aHR0cDovL3d3dy5wbGFudHBoeXNp
b2wub3JnL2NvbnRlbnQvcGxhbnRwaHlzaW9sLzEyNy8xLzEwOC5mdWxsLnBkZjwvdXJsPjwvcmVs
YXRlZC11cmxzPjwvdXJscz48ZWxlY3Ryb25pYy1yZXNvdXJjZS1udW0+MTAuMTEwNC9wcC4xMjcu
MS4xMDggPC9lbGVjdHJvbmljLXJlc291cmNlLW51bT48L3JlY29yZD48L0NpdGU+PENpdGU+PEF1
dGhvcj5CYWs8L0F1dGhvcj48WWVhcj4yMDAxPC9ZZWFyPjxSZWNOdW0+NTQ5PC9SZWNOdW0+PHJl
Y29yZD48cmVjLW51bWJlcj41NDk8L3JlYy1udW1iZXI+PGZvcmVpZ24ta2V5cz48a2V5IGFwcD0i
RU4iIGRiLWlkPSI1MDlkdjI1dG1weGE5dmV0dnczNXMycmNwdnphcDl3MnZmc3QiIHRpbWVzdGFt
cD0iMTU2NjE0MzYxNSIgZ3VpZD0iYmQ2ZDUzNjQtMDM0Ni00YmQ4LTg2ZWMtYjlmZTBmYTk3ZWQ1
Ij41NDk8L2tleT48L2ZvcmVpZ24ta2V5cz48cmVmLXR5cGUgbmFtZT0iSm91cm5hbCBBcnRpY2xl
Ij4xNzwvcmVmLXR5cGU+PGNvbnRyaWJ1dG9ycz48YXV0aG9ycz48YXV0aG9yPkJhaywgU8O4cmVu
PC9hdXRob3I+PGF1dGhvcj5UYXgsIEZyYW5zIEUuPC9hdXRob3I+PGF1dGhvcj5GZWxkbWFubiwg
S2VubmV0aCBBLjwvYXV0aG9yPjxhdXRob3I+R2FsYnJhaXRoLCBEYXZpZCBXLjwvYXV0aG9yPjxh
dXRob3I+RmV5ZXJlaXNlbiwgUmVuw6k8L2F1dGhvcj48L2F1dGhvcnM+PC9jb250cmlidXRvcnM+
PHRpdGxlcz48dGl0bGU+Q1lQODNCMSwgYSBDeXRvY2hyb21lIFA0NTAgYXQgdGhlIG1ldGFib2xp
YyBicmFuY2ggcG9pbnQgaW4gYXV4aW4gYW5kIGluZG9sZSBnbHVjb3Npbm9sYXRlIGJpb3N5bnRo
ZXNpcyBpbiBBcmFiaWRvcHNpczwvdGl0bGU+PHNlY29uZGFyeS10aXRsZT5UaGUgUGxhbnQgQ2Vs
bDwvc2Vjb25kYXJ5LXRpdGxlPjwvdGl0bGVzPjxwZXJpb2RpY2FsPjxmdWxsLXRpdGxlPlBsYW50
IENlbGw8L2Z1bGwtdGl0bGU+PGFiYnItMT5UaGUgUGxhbnQgQ2VsbDwvYWJici0xPjwvcGVyaW9k
aWNhbD48cGFnZXM+MTAxLTExMTwvcGFnZXM+PHZvbHVtZT4xMzwvdm9sdW1lPjxudW1iZXI+MTwv
bnVtYmVyPjxkYXRlcz48eWVhcj4yMDAxPC95ZWFyPjwvZGF0ZXM+PHVybHM+PHJlbGF0ZWQtdXJs
cz48dXJsPmh0dHA6Ly93d3cucGxhbnRjZWxsLm9yZy9jb250ZW50L3BsYW50Y2VsbC8xMy8xLzEw
MS5mdWxsLnBkZjwvdXJsPjwvcmVsYXRlZC11cmxzPjwvdXJscz48ZWxlY3Ryb25pYy1yZXNvdXJj
ZS1udW0+MTAuMTEwNS90cGMuMTMuMS4xMDEgPC9lbGVjdHJvbmljLXJlc291cmNlLW51bT48L3Jl
Y29yZD48L0NpdGU+PENpdGU+PEF1dGhvcj5IYW5zZW48L0F1dGhvcj48WWVhcj4yMDAxPC9ZZWFy
PjxSZWNOdW0+NTUwPC9SZWNOdW0+PHJlY29yZD48cmVjLW51bWJlcj41NTA8L3JlYy1udW1iZXI+
PGZvcmVpZ24ta2V5cz48a2V5IGFwcD0iRU4iIGRiLWlkPSI1MDlkdjI1dG1weGE5dmV0dnczNXMy
cmNwdnphcDl3MnZmc3QiIHRpbWVzdGFtcD0iMTU2NjE0MzYzMyIgZ3VpZD0iMDM5ZmQ5ZTQtNjY4
OC00NzViLTkzZWUtNDVmOWZlNzhlOGUyIj41NTA8L2tleT48L2ZvcmVpZ24ta2V5cz48cmVmLXR5
cGUgbmFtZT0iSm91cm5hbCBBcnRpY2xlIj4xNzwvcmVmLXR5cGU+PGNvbnRyaWJ1dG9ycz48YXV0
aG9ycz48YXV0aG9yPkhhbnNlbiwgQ2Fyc3RlbiBIw7hyc2xldjwvYXV0aG9yPjxhdXRob3I+RHUs
IExpYW5nY2hlbmc8L2F1dGhvcj48YXV0aG9yPk5hdXIsIFBldGVyPC9hdXRob3I+PGF1dGhvcj5P
bHNlbiwgQ2FybCBFcmlrPC9hdXRob3I+PGF1dGhvcj5BeGVsc2VuLCBLcmlzdGlhbiBCLjwvYXV0
aG9yPjxhdXRob3I+SGljaywgQWxhc3RhaXIgSi48L2F1dGhvcj48YXV0aG9yPlBpY2tldHQsIEpv
aG4gQS48L2F1dGhvcj48YXV0aG9yPkhhbGtpZXIsIEJhcmJhcmEgQW5uPC9hdXRob3I+PC9hdXRo
b3JzPjwvY29udHJpYnV0b3JzPjx0aXRsZXM+PHRpdGxlPkNZUDgzQjEgaXMgdGhlIE94aW1lLW1l
dGFib2xpemluZyBlbnp5bWUgaW4gdGhlIGdsdWNvc2lub2xhdGUgcGF0aHdheSBpbiBBcmFiaWRv
cHNpczwvdGl0bGU+PHNlY29uZGFyeS10aXRsZT4gSm91cm5hbCBvZiBCaW9sb2dpY2FsIENoZW1p
c3RyeTwvc2Vjb25kYXJ5LXRpdGxlPjwvdGl0bGVzPjxwYWdlcz4yNDc5MC0yNDc5NjwvcGFnZXM+
PHZvbHVtZT4yNzY8L3ZvbHVtZT48bnVtYmVyPjI3PC9udW1iZXI+PGRhdGVzPjx5ZWFyPjIwMDE8
L3llYXI+PC9kYXRlcz48dXJscz48cmVsYXRlZC11cmxzPjx1cmw+aHR0cDovL3d3dy5qYmMub3Jn
L2NvbnRlbnQvMjc2LzI3LzI0NzkwLmFic3RyYWN0PC91cmw+PC9yZWxhdGVkLXVybHM+PC91cmxz
PjxlbGVjdHJvbmljLXJlc291cmNlLW51bT4xMC4xMDc0L2piYy5NMTAyNjM3MjAwPC9lbGVjdHJv
bmljLXJlc291cmNlLW51bT48L3JlY29yZD48L0NpdGU+PC9FbmROb3RlPn==
</w:fldData>
        </w:fldChar>
      </w:r>
      <w:r w:rsidR="008B63F3" w:rsidRPr="00B37E0F">
        <w:rPr>
          <w:rFonts w:cstheme="minorHAnsi"/>
          <w:sz w:val="24"/>
          <w:szCs w:val="24"/>
        </w:rPr>
        <w:instrText xml:space="preserve"> ADDIN EN.CITE.DATA </w:instrText>
      </w:r>
      <w:r w:rsidR="008B63F3" w:rsidRPr="00B37E0F">
        <w:rPr>
          <w:rFonts w:cstheme="minorHAnsi"/>
          <w:sz w:val="24"/>
          <w:szCs w:val="24"/>
        </w:rPr>
      </w:r>
      <w:r w:rsidR="008B63F3" w:rsidRPr="00B37E0F">
        <w:rPr>
          <w:rFonts w:cstheme="minorHAnsi"/>
          <w:sz w:val="24"/>
          <w:szCs w:val="24"/>
        </w:rPr>
        <w:fldChar w:fldCharType="end"/>
      </w:r>
      <w:r w:rsidR="008B63F3" w:rsidRPr="00B37E0F">
        <w:rPr>
          <w:rFonts w:cstheme="minorHAnsi"/>
          <w:sz w:val="24"/>
          <w:szCs w:val="24"/>
        </w:rPr>
      </w:r>
      <w:r w:rsidR="008B63F3" w:rsidRPr="00B37E0F">
        <w:rPr>
          <w:rFonts w:cstheme="minorHAnsi"/>
          <w:sz w:val="24"/>
          <w:szCs w:val="24"/>
        </w:rPr>
        <w:fldChar w:fldCharType="separate"/>
      </w:r>
      <w:r w:rsidR="008B63F3" w:rsidRPr="00B37E0F">
        <w:rPr>
          <w:rFonts w:cstheme="minorHAnsi"/>
          <w:noProof/>
          <w:sz w:val="24"/>
          <w:szCs w:val="24"/>
          <w:vertAlign w:val="superscript"/>
        </w:rPr>
        <w:t>18-20</w:t>
      </w:r>
      <w:r w:rsidR="008B63F3" w:rsidRPr="00B37E0F">
        <w:rPr>
          <w:rFonts w:cstheme="minorHAnsi"/>
          <w:sz w:val="24"/>
          <w:szCs w:val="24"/>
        </w:rPr>
        <w:fldChar w:fldCharType="end"/>
      </w:r>
      <w:r w:rsidR="00567B90" w:rsidRPr="00B37E0F">
        <w:rPr>
          <w:rFonts w:cstheme="minorHAnsi"/>
          <w:sz w:val="24"/>
          <w:szCs w:val="24"/>
        </w:rPr>
        <w:t xml:space="preserve">. In addition, </w:t>
      </w:r>
      <w:r w:rsidR="00567B90" w:rsidRPr="00B37E0F">
        <w:rPr>
          <w:rFonts w:cstheme="minorHAnsi"/>
          <w:iCs/>
          <w:sz w:val="24"/>
          <w:szCs w:val="24"/>
        </w:rPr>
        <w:t>Arabidopsis</w:t>
      </w:r>
      <w:r w:rsidR="00567B90" w:rsidRPr="00B37E0F">
        <w:rPr>
          <w:rFonts w:cstheme="minorHAnsi"/>
          <w:i/>
          <w:iCs/>
          <w:sz w:val="24"/>
          <w:szCs w:val="24"/>
        </w:rPr>
        <w:t xml:space="preserve"> </w:t>
      </w:r>
      <w:r w:rsidR="00E6714A" w:rsidRPr="00B37E0F">
        <w:rPr>
          <w:rFonts w:cstheme="minorHAnsi"/>
          <w:sz w:val="24"/>
          <w:szCs w:val="24"/>
        </w:rPr>
        <w:t>mutants impaired in</w:t>
      </w:r>
      <w:r w:rsidR="00567B90" w:rsidRPr="00B37E0F">
        <w:rPr>
          <w:rFonts w:cstheme="minorHAnsi"/>
          <w:sz w:val="24"/>
          <w:szCs w:val="24"/>
        </w:rPr>
        <w:t xml:space="preserve"> CYP83A1</w:t>
      </w:r>
      <w:r w:rsidR="00E6714A" w:rsidRPr="00B37E0F">
        <w:rPr>
          <w:rFonts w:cstheme="minorHAnsi"/>
          <w:sz w:val="24"/>
          <w:szCs w:val="24"/>
        </w:rPr>
        <w:t xml:space="preserve"> production</w:t>
      </w:r>
      <w:r w:rsidR="00567B90" w:rsidRPr="00B37E0F">
        <w:rPr>
          <w:rFonts w:cstheme="minorHAnsi"/>
          <w:sz w:val="24"/>
          <w:szCs w:val="24"/>
        </w:rPr>
        <w:t xml:space="preserve"> contain higher levels of indole </w:t>
      </w:r>
      <w:r w:rsidR="00543273" w:rsidRPr="00B37E0F">
        <w:rPr>
          <w:rFonts w:cstheme="minorHAnsi"/>
          <w:sz w:val="24"/>
          <w:szCs w:val="24"/>
        </w:rPr>
        <w:t>GSL</w:t>
      </w:r>
      <w:r w:rsidR="00567B90" w:rsidRPr="00B37E0F">
        <w:rPr>
          <w:rFonts w:cstheme="minorHAnsi"/>
          <w:sz w:val="24"/>
          <w:szCs w:val="24"/>
        </w:rPr>
        <w:t xml:space="preserve"> </w:t>
      </w:r>
      <w:r w:rsidR="00567B90" w:rsidRPr="00B37E0F">
        <w:rPr>
          <w:rFonts w:cstheme="minorHAnsi"/>
          <w:sz w:val="24"/>
          <w:szCs w:val="24"/>
        </w:rPr>
        <w:fldChar w:fldCharType="begin"/>
      </w:r>
      <w:r w:rsidR="008B63F3" w:rsidRPr="00B37E0F">
        <w:rPr>
          <w:rFonts w:cstheme="minorHAnsi"/>
          <w:sz w:val="24"/>
          <w:szCs w:val="24"/>
        </w:rPr>
        <w:instrText xml:space="preserve"> ADDIN EN.CITE &lt;EndNote&gt;&lt;Cite&gt;&lt;Author&gt;Reintanz&lt;/Author&gt;&lt;Year&gt;2001&lt;/Year&gt;&lt;RecNum&gt;551&lt;/RecNum&gt;&lt;DisplayText&gt;&lt;style face="superscript"&gt;21&lt;/style&gt;&lt;/DisplayText&gt;&lt;record&gt;&lt;rec-number&gt;551&lt;/rec-number&gt;&lt;foreign-keys&gt;&lt;key app="EN" db-id="509dv25tmpxa9vetvw35s2rcpvzap9w2vfst" timestamp="1566143656" guid="c5005302-df1f-4993-88ae-2eb7516d5070"&gt;551&lt;/key&gt;&lt;/foreign-keys&gt;&lt;ref-type name="Journal Article"&gt;17&lt;/ref-type&gt;&lt;contributors&gt;&lt;authors&gt;&lt;author&gt;Reintanz, Birgit&lt;/author&gt;&lt;author&gt;Lehnen, Michaela&lt;/author&gt;&lt;author&gt;Reichelt, Michael&lt;/author&gt;&lt;author&gt;Gershenzon, Jonathan&lt;/author&gt;&lt;author&gt;Kowalczyk, Marius&lt;/author&gt;&lt;author&gt;Sandberg, Goran&lt;/author&gt;&lt;author&gt;Godde, Matthias&lt;/author&gt;&lt;author&gt;Uhl, Rainer&lt;/author&gt;&lt;author&gt;Palme, Klaus&lt;/author&gt;&lt;/authors&gt;&lt;/contributors&gt;&lt;titles&gt;&lt;title&gt;Bus, a bushy Arabidopsis CYP79F1 knockout mutant with abolished synthesis of short-chain aliphatic glucosinolates&lt;/title&gt;&lt;secondary-title&gt;The Plant Cell&lt;/secondary-title&gt;&lt;/titles&gt;&lt;periodical&gt;&lt;full-title&gt;Plant Cell&lt;/full-title&gt;&lt;abbr-1&gt;The Plant Cell&lt;/abbr-1&gt;&lt;/periodical&gt;&lt;pages&gt;351-367&lt;/pages&gt;&lt;volume&gt;13&lt;/volume&gt;&lt;number&gt;2&lt;/number&gt;&lt;dates&gt;&lt;year&gt;2001&lt;/year&gt;&lt;/dates&gt;&lt;urls&gt;&lt;related-urls&gt;&lt;url&gt;http://www.plantcell.org/content/plantcell/13/2/351.full.pdf&lt;/url&gt;&lt;/related-urls&gt;&lt;/urls&gt;&lt;electronic-resource-num&gt;10.1105/tpc.13.2.351 &lt;/electronic-resource-num&gt;&lt;/record&gt;&lt;/Cite&gt;&lt;/EndNote&gt;</w:instrText>
      </w:r>
      <w:r w:rsidR="00567B90" w:rsidRPr="00B37E0F">
        <w:rPr>
          <w:rFonts w:cstheme="minorHAnsi"/>
          <w:sz w:val="24"/>
          <w:szCs w:val="24"/>
        </w:rPr>
        <w:fldChar w:fldCharType="separate"/>
      </w:r>
      <w:r w:rsidR="008B63F3" w:rsidRPr="00B37E0F">
        <w:rPr>
          <w:rFonts w:cstheme="minorHAnsi"/>
          <w:noProof/>
          <w:sz w:val="24"/>
          <w:szCs w:val="24"/>
          <w:vertAlign w:val="superscript"/>
        </w:rPr>
        <w:t>21</w:t>
      </w:r>
      <w:r w:rsidR="00567B90" w:rsidRPr="00B37E0F">
        <w:rPr>
          <w:rFonts w:cstheme="minorHAnsi"/>
          <w:sz w:val="24"/>
          <w:szCs w:val="24"/>
        </w:rPr>
        <w:fldChar w:fldCharType="end"/>
      </w:r>
      <w:r w:rsidR="00567B90" w:rsidRPr="00B37E0F">
        <w:rPr>
          <w:rFonts w:cstheme="minorHAnsi"/>
          <w:sz w:val="24"/>
          <w:szCs w:val="24"/>
        </w:rPr>
        <w:t>.</w:t>
      </w:r>
      <w:r w:rsidR="00E6714A" w:rsidRPr="00B37E0F">
        <w:rPr>
          <w:rFonts w:cstheme="minorHAnsi"/>
          <w:sz w:val="24"/>
          <w:szCs w:val="24"/>
        </w:rPr>
        <w:t xml:space="preserve"> </w:t>
      </w:r>
      <w:r w:rsidR="008B63F3" w:rsidRPr="00B37E0F">
        <w:rPr>
          <w:rFonts w:cstheme="minorHAnsi"/>
          <w:sz w:val="24"/>
          <w:szCs w:val="24"/>
        </w:rPr>
        <w:t>Recent</w:t>
      </w:r>
      <w:r w:rsidR="00E6714A" w:rsidRPr="00B37E0F">
        <w:rPr>
          <w:rFonts w:cstheme="minorHAnsi"/>
          <w:sz w:val="24"/>
          <w:szCs w:val="24"/>
        </w:rPr>
        <w:t xml:space="preserve"> finding</w:t>
      </w:r>
      <w:r w:rsidR="008B63F3" w:rsidRPr="00B37E0F">
        <w:rPr>
          <w:rFonts w:cstheme="minorHAnsi"/>
          <w:sz w:val="24"/>
          <w:szCs w:val="24"/>
        </w:rPr>
        <w:t>s indicate</w:t>
      </w:r>
      <w:r w:rsidR="00E6714A" w:rsidRPr="00B37E0F">
        <w:rPr>
          <w:rFonts w:cstheme="minorHAnsi"/>
          <w:sz w:val="24"/>
          <w:szCs w:val="24"/>
        </w:rPr>
        <w:t xml:space="preserve"> that</w:t>
      </w:r>
      <w:r w:rsidR="00567B90" w:rsidRPr="00B37E0F">
        <w:rPr>
          <w:rFonts w:cstheme="minorHAnsi"/>
          <w:sz w:val="24"/>
          <w:szCs w:val="24"/>
        </w:rPr>
        <w:t xml:space="preserve"> </w:t>
      </w:r>
      <w:r w:rsidR="00E6714A" w:rsidRPr="00B37E0F">
        <w:rPr>
          <w:rFonts w:cstheme="minorHAnsi"/>
          <w:sz w:val="24"/>
          <w:szCs w:val="24"/>
        </w:rPr>
        <w:t>a loss of alkyl GSL biosynthesis leads to an increase in indole GSL levels. Addit</w:t>
      </w:r>
      <w:r w:rsidR="008B63F3" w:rsidRPr="00B37E0F">
        <w:rPr>
          <w:rFonts w:cstheme="minorHAnsi"/>
          <w:sz w:val="24"/>
          <w:szCs w:val="24"/>
        </w:rPr>
        <w:t>ionally, these findings suggest</w:t>
      </w:r>
      <w:r w:rsidR="00E6714A" w:rsidRPr="00B37E0F">
        <w:rPr>
          <w:rFonts w:cstheme="minorHAnsi"/>
          <w:sz w:val="24"/>
          <w:szCs w:val="24"/>
        </w:rPr>
        <w:t xml:space="preserve"> that a loss of alkyl GSL biosynthesis (CYP83A1) simultaneously perturbs phenylpropanoid</w:t>
      </w:r>
      <w:r w:rsidR="00E37FAF" w:rsidRPr="00B37E0F">
        <w:rPr>
          <w:rFonts w:cstheme="minorHAnsi"/>
          <w:sz w:val="24"/>
          <w:szCs w:val="24"/>
        </w:rPr>
        <w:t xml:space="preserve"> metabolism in these  mutants</w:t>
      </w:r>
      <w:r w:rsidR="00E6714A" w:rsidRPr="00B37E0F">
        <w:rPr>
          <w:rFonts w:cstheme="minorHAnsi"/>
          <w:sz w:val="24"/>
          <w:szCs w:val="24"/>
        </w:rPr>
        <w:t>.</w:t>
      </w:r>
      <w:r w:rsidR="00567B90" w:rsidRPr="00B37E0F">
        <w:rPr>
          <w:rFonts w:cstheme="minorHAnsi"/>
          <w:sz w:val="24"/>
          <w:szCs w:val="24"/>
        </w:rPr>
        <w:fldChar w:fldCharType="begin"/>
      </w:r>
      <w:r w:rsidR="003D4CE2" w:rsidRPr="00B37E0F">
        <w:rPr>
          <w:rFonts w:cstheme="minorHAnsi"/>
          <w:sz w:val="24"/>
          <w:szCs w:val="24"/>
        </w:rPr>
        <w:instrText xml:space="preserve"> ADDIN EN.CITE &lt;EndNote&gt;&lt;Cite&gt;&lt;Author&gt;Hemm&lt;/Author&gt;&lt;Year&gt;2003&lt;/Year&gt;&lt;RecNum&gt;539&lt;/RecNum&gt;&lt;DisplayText&gt;&lt;style face="superscript"&gt;15&lt;/style&gt;&lt;/DisplayText&gt;&lt;record&gt;&lt;rec-number&gt;539&lt;/rec-number&gt;&lt;foreign-keys&gt;&lt;key app="EN" db-id="509dv25tmpxa9vetvw35s2rcpvzap9w2vfst" timestamp="1566142728" guid="ddf4f1aa-a07a-4ff2-941a-76d2738f1b35"&gt;539&lt;/key&gt;&lt;/foreign-keys&gt;&lt;ref-type name="Journal Article"&gt;17&lt;/ref-type&gt;&lt;contributors&gt;&lt;authors&gt;&lt;author&gt;Hemm, Matthew R.&lt;/author&gt;&lt;author&gt;Ruegger, Max O.&lt;/author&gt;&lt;author&gt;Chapple, Clint&lt;/author&gt;&lt;/authors&gt;&lt;/contributors&gt;&lt;titles&gt;&lt;title&gt;&lt;style face="normal" font="default" size="100%"&gt;The Arabidopsis&lt;/style&gt;&lt;style face="italic" font="default" size="100%"&gt; ref2&lt;/style&gt;&lt;style face="normal" font="default" size="100%"&gt; mutant is defective in the gene encoding CYP83A1 and shows both phenylpropanoid and glucosinolate phenotypes&lt;/style&gt;&lt;/title&gt;&lt;secondary-title&gt;The Plant Cell&lt;/secondary-title&gt;&lt;/titles&gt;&lt;periodical&gt;&lt;full-title&gt;Plant Cell&lt;/full-title&gt;&lt;abbr-1&gt;The Plant Cell&lt;/abbr-1&gt;&lt;/periodical&gt;&lt;pages&gt;179-194&lt;/pages&gt;&lt;volume&gt;15&lt;/volume&gt;&lt;number&gt;1&lt;/number&gt;&lt;dates&gt;&lt;year&gt;2003&lt;/year&gt;&lt;/dates&gt;&lt;urls&gt;&lt;related-urls&gt;&lt;url&gt;http://www.plantcell.org/content/plantcell/15/1/179.full.pdf&lt;/url&gt;&lt;/related-urls&gt;&lt;/urls&gt;&lt;electronic-resource-num&gt;10.1105/tpc.006544 &lt;/electronic-resource-num&gt;&lt;/record&gt;&lt;/Cite&gt;&lt;/EndNote&gt;</w:instrText>
      </w:r>
      <w:r w:rsidR="00567B90" w:rsidRPr="00B37E0F">
        <w:rPr>
          <w:rFonts w:cstheme="minorHAnsi"/>
          <w:sz w:val="24"/>
          <w:szCs w:val="24"/>
        </w:rPr>
        <w:fldChar w:fldCharType="separate"/>
      </w:r>
      <w:r w:rsidR="009C72EB" w:rsidRPr="00B37E0F">
        <w:rPr>
          <w:rFonts w:cstheme="minorHAnsi"/>
          <w:noProof/>
          <w:sz w:val="24"/>
          <w:szCs w:val="24"/>
          <w:vertAlign w:val="superscript"/>
        </w:rPr>
        <w:t>15</w:t>
      </w:r>
      <w:r w:rsidR="00567B90" w:rsidRPr="00B37E0F">
        <w:rPr>
          <w:rFonts w:cstheme="minorHAnsi"/>
          <w:sz w:val="24"/>
          <w:szCs w:val="24"/>
        </w:rPr>
        <w:fldChar w:fldCharType="end"/>
      </w:r>
      <w:r w:rsidR="00567B90" w:rsidRPr="00B37E0F">
        <w:rPr>
          <w:rFonts w:cstheme="minorHAnsi"/>
          <w:sz w:val="24"/>
          <w:szCs w:val="24"/>
        </w:rPr>
        <w:t xml:space="preserve">. A more recent study </w:t>
      </w:r>
      <w:r w:rsidR="00E6714A" w:rsidRPr="00B37E0F">
        <w:rPr>
          <w:rFonts w:cstheme="minorHAnsi"/>
          <w:sz w:val="24"/>
          <w:szCs w:val="24"/>
        </w:rPr>
        <w:t xml:space="preserve">revealed </w:t>
      </w:r>
      <w:r w:rsidR="00567B90" w:rsidRPr="00B37E0F">
        <w:rPr>
          <w:rFonts w:cstheme="minorHAnsi"/>
          <w:sz w:val="24"/>
          <w:szCs w:val="24"/>
        </w:rPr>
        <w:t>that Arabidopsis</w:t>
      </w:r>
      <w:r w:rsidR="00E37FAF" w:rsidRPr="00B37E0F">
        <w:rPr>
          <w:rFonts w:cstheme="minorHAnsi"/>
          <w:sz w:val="24"/>
          <w:szCs w:val="24"/>
        </w:rPr>
        <w:t xml:space="preserve"> plants</w:t>
      </w:r>
      <w:r w:rsidR="00567B90" w:rsidRPr="00B37E0F">
        <w:rPr>
          <w:rFonts w:cstheme="minorHAnsi"/>
          <w:sz w:val="24"/>
          <w:szCs w:val="24"/>
        </w:rPr>
        <w:t xml:space="preserve"> harboring a mutation in CYP83B1 displayed defects in </w:t>
      </w:r>
      <w:r w:rsidR="00543273" w:rsidRPr="00B37E0F">
        <w:rPr>
          <w:rFonts w:cstheme="minorHAnsi"/>
          <w:sz w:val="24"/>
          <w:szCs w:val="24"/>
        </w:rPr>
        <w:t>GSL</w:t>
      </w:r>
      <w:r w:rsidR="00567B90" w:rsidRPr="00B37E0F">
        <w:rPr>
          <w:rFonts w:cstheme="minorHAnsi"/>
          <w:sz w:val="24"/>
          <w:szCs w:val="24"/>
        </w:rPr>
        <w:t xml:space="preserve"> biosynthesis </w:t>
      </w:r>
      <w:r w:rsidR="00567B90" w:rsidRPr="00B37E0F">
        <w:rPr>
          <w:rFonts w:cstheme="minorHAnsi"/>
          <w:sz w:val="24"/>
          <w:szCs w:val="24"/>
          <w:u w:val="single"/>
        </w:rPr>
        <w:t>and</w:t>
      </w:r>
      <w:r w:rsidR="00543273" w:rsidRPr="00B37E0F">
        <w:rPr>
          <w:rFonts w:cstheme="minorHAnsi"/>
          <w:sz w:val="24"/>
          <w:szCs w:val="24"/>
        </w:rPr>
        <w:t xml:space="preserve"> in phenylpropanoid </w:t>
      </w:r>
      <w:r w:rsidR="00567B90" w:rsidRPr="00B37E0F">
        <w:rPr>
          <w:rFonts w:cstheme="minorHAnsi"/>
          <w:sz w:val="24"/>
          <w:szCs w:val="24"/>
        </w:rPr>
        <w:t>accumulation in</w:t>
      </w:r>
      <w:r w:rsidR="00950EA7" w:rsidRPr="00B37E0F">
        <w:rPr>
          <w:rFonts w:cstheme="minorHAnsi"/>
          <w:sz w:val="24"/>
          <w:szCs w:val="24"/>
        </w:rPr>
        <w:t xml:space="preserve"> a way that the accumulation of</w:t>
      </w:r>
      <w:r w:rsidR="00567B90" w:rsidRPr="00B37E0F">
        <w:rPr>
          <w:rFonts w:cstheme="minorHAnsi"/>
          <w:sz w:val="24"/>
          <w:szCs w:val="24"/>
        </w:rPr>
        <w:t xml:space="preserve"> the CYP83B1 substrate indole-3-acetaldoxime (which is a precursor of indole </w:t>
      </w:r>
      <w:r w:rsidR="00543273" w:rsidRPr="00B37E0F">
        <w:rPr>
          <w:rFonts w:cstheme="minorHAnsi"/>
          <w:sz w:val="24"/>
          <w:szCs w:val="24"/>
        </w:rPr>
        <w:t>GSLs</w:t>
      </w:r>
      <w:r w:rsidR="00567B90" w:rsidRPr="00B37E0F">
        <w:rPr>
          <w:rFonts w:cstheme="minorHAnsi"/>
          <w:sz w:val="24"/>
          <w:szCs w:val="24"/>
        </w:rPr>
        <w:t>) negatively influence phenylpropanoid accumulation</w:t>
      </w:r>
      <w:r w:rsidR="005A1901" w:rsidRPr="00B37E0F">
        <w:rPr>
          <w:rFonts w:cstheme="minorHAnsi"/>
          <w:sz w:val="24"/>
          <w:szCs w:val="24"/>
        </w:rPr>
        <w:t xml:space="preserve"> </w:t>
      </w:r>
      <w:r w:rsidR="005A1901" w:rsidRPr="00B37E0F">
        <w:rPr>
          <w:rFonts w:cstheme="minorHAnsi"/>
          <w:sz w:val="24"/>
          <w:szCs w:val="24"/>
        </w:rPr>
        <w:fldChar w:fldCharType="begin">
          <w:fldData xml:space="preserve">PEVuZE5vdGU+PENpdGU+PEF1dGhvcj5LaW08L0F1dGhvcj48WWVhcj4yMDE1PC9ZZWFyPjxSZWNO
dW0+NTUyPC9SZWNOdW0+PERpc3BsYXlUZXh0PjxzdHlsZSBmYWNlPSJzdXBlcnNjcmlwdCI+MjI8
L3N0eWxlPjwvRGlzcGxheVRleHQ+PHJlY29yZD48cmVjLW51bWJlcj41NTI8L3JlYy1udW1iZXI+
PGZvcmVpZ24ta2V5cz48a2V5IGFwcD0iRU4iIGRiLWlkPSI1MDlkdjI1dG1weGE5dmV0dnczNXMy
cmNwdnphcDl3MnZmc3QiIHRpbWVzdGFtcD0iMTU2NjIxOTgzNSIgZ3VpZD0iMzA2M2Y0MmUtYzNk
NS00MmE2LTgzZTQtMzYyNWQ5YzVhZjFiIj41NTI8L2tleT48L2ZvcmVpZ24ta2V5cz48cmVmLXR5
cGUgbmFtZT0iSm91cm5hbCBBcnRpY2xlIj4xNzwvcmVmLXR5cGU+PGNvbnRyaWJ1dG9ycz48YXV0
aG9ycz48YXV0aG9yPktpbSwgSmVvbmcgSW08L2F1dGhvcj48YXV0aG9yPkRvbGFuLCBXaGl0bmV5
IEwuPC9hdXRob3I+PGF1dGhvcj5BbmRlcnNvbiwgTmlja29sYXMgQS48L2F1dGhvcj48YXV0aG9y
PkNoYXBwbGUsIENsaW50PC9hdXRob3I+PC9hdXRob3JzPjwvY29udHJpYnV0b3JzPjx0aXRsZXM+
PHRpdGxlPkluZG9sZSBHbHVjb3Npbm9sYXRlIEJpb3N5bnRoZXNpcyBMaW1pdHMgUGhlbnlscHJv
cGFub2lkIEFjY3VtdWxhdGlvbiBpbiBBcmFiaWRvcHNpcyB0aGFsaWFuYTwvdGl0bGU+PHNlY29u
ZGFyeS10aXRsZT5UaGUgUGxhbnQgY2VsbDwvc2Vjb25kYXJ5LXRpdGxlPjxhbHQtdGl0bGU+UGxh
bnQgQ2VsbDwvYWx0LXRpdGxlPjwvdGl0bGVzPjxwZXJpb2RpY2FsPjxmdWxsLXRpdGxlPlBsYW50
IENlbGw8L2Z1bGwtdGl0bGU+PGFiYnItMT5UaGUgUGxhbnQgQ2VsbDwvYWJici0xPjwvcGVyaW9k
aWNhbD48YWx0LXBlcmlvZGljYWw+PGZ1bGwtdGl0bGU+UGxhbnQgQ2VsbDwvZnVsbC10aXRsZT48
YWJici0xPlRoZSBQbGFudCBDZWxsPC9hYmJyLTE+PC9hbHQtcGVyaW9kaWNhbD48cGFnZXM+MTUy
OS0xNTQ2PC9wYWdlcz48dm9sdW1lPjI3PC92b2x1bWU+PG51bWJlcj41PC9udW1iZXI+PGVkaXRp
b24+MjAxNS8wNS8wNTwvZWRpdGlvbj48a2V5d29yZHM+PGtleXdvcmQ+QWxkZWh5ZGUgRGVoeWRy
b2dlbmFzZS9nZW5ldGljcy9tZXRhYm9saXNtPC9rZXl3b3JkPjxrZXl3b3JkPkFyYWJpZG9wc2lz
L2dlbmV0aWNzLyptZXRhYm9saXNtPC9rZXl3b3JkPjxrZXl3b3JkPkFyYWJpZG9wc2lzIFByb3Rl
aW5zL2dlbmV0aWNzLyptZXRhYm9saXNtPC9rZXl3b3JkPjxrZXl3b3JkPkJpb3N5bnRoZXRpYyBQ
YXRod2F5czwva2V5d29yZD48a2V5d29yZD5DeXRvY2hyb21lIFAtNDUwIEVuenltZSBTeXN0ZW0v
Z2VuZXRpY3MvbWV0YWJvbGlzbTwva2V5d29yZD48a2V5d29yZD4qR2VuZSBFeHByZXNzaW9uIFJl
Z3VsYXRpb24sIFBsYW50PC9rZXl3b3JkPjxrZXl3b3JkPkdsdWNvc2lub2xhdGVzLyptZXRhYm9s
aXNtPC9rZXl3b3JkPjxrZXl3b3JkPkluZG9sZWFjZXRpYyBBY2lkcy9tZXRhYm9saXNtPC9rZXl3
b3JkPjxrZXl3b3JkPkluZG9sZXMvbWV0YWJvbGlzbTwva2V5d29yZD48a2V5d29yZD5MaWduaW4v
bWV0YWJvbGlzbTwva2V5d29yZD48a2V5d29yZD5NZW1icmFuZSBQcm90ZWlucy9nZW5ldGljcy9t
ZXRhYm9saXNtPC9rZXl3b3JkPjxrZXl3b3JkPk11dGF0aW9uLCBNaXNzZW5zZTwva2V5d29yZD48
a2V5d29yZD5PeGltZXMvbWV0YWJvbGlzbTwva2V5d29yZD48a2V5d29yZD5QbGFudCBHcm93dGgg
UmVndWxhdG9ycy9tZXRhYm9saXNtPC9rZXl3b3JkPjxrZXl3b3JkPlBsYW50cywgR2VuZXRpY2Fs
bHkgTW9kaWZpZWQ8L2tleXdvcmQ+PGtleXdvcmQ+UHJvcGFub2xzLyptZXRhYm9saXNtPC9rZXl3
b3JkPjxrZXl3b3JkPlNlZWRsaW5ncy9nZW5ldGljcy9tZXRhYm9saXNtPC9rZXl3b3JkPjwva2V5
d29yZHM+PGRhdGVzPjx5ZWFyPjIwMTU8L3llYXI+PC9kYXRlcz48cHVibGlzaGVyPkFtZXJpY2Fu
IFNvY2lldHkgb2YgUGxhbnQgQmlvbG9naXN0czwvcHVibGlzaGVyPjxpc2JuPjE1MzItMjk4WCYj
eEQ7MTA0MC00NjUxPC9pc2JuPjxhY2Nlc3Npb24tbnVtPjI1OTQ0MTAzPC9hY2Nlc3Npb24tbnVt
Pjx1cmxzPjxyZWxhdGVkLXVybHM+PHVybD5odHRwczovL3d3dy5uY2JpLm5sbS5uaWguZ292L3B1
Ym1lZC8yNTk0NDEwMzwvdXJsPjx1cmw+aHR0cHM6Ly93d3cubmNiaS5ubG0ubmloLmdvdi9wbWMv
YXJ0aWNsZXMvUE1DNDQ1NjY0NC88L3VybD48L3JlbGF0ZWQtdXJscz48L3VybHM+PGVsZWN0cm9u
aWMtcmVzb3VyY2UtbnVtPjEwLjExMDUvdHBjLjE1LjAwMTI3PC9lbGVjdHJvbmljLXJlc291cmNl
LW51bT48cmVtb3RlLWRhdGFiYXNlLW5hbWU+UHViTWVkPC9yZW1vdGUtZGF0YWJhc2UtbmFtZT48
bGFuZ3VhZ2U+ZW5nPC9sYW5ndWFnZT48L3JlY29yZD48L0NpdGU+PC9FbmROb3RlPn==
</w:fldData>
        </w:fldChar>
      </w:r>
      <w:r w:rsidR="008B63F3" w:rsidRPr="00B37E0F">
        <w:rPr>
          <w:rFonts w:cstheme="minorHAnsi"/>
          <w:sz w:val="24"/>
          <w:szCs w:val="24"/>
        </w:rPr>
        <w:instrText xml:space="preserve"> ADDIN EN.CITE </w:instrText>
      </w:r>
      <w:r w:rsidR="008B63F3" w:rsidRPr="00B37E0F">
        <w:rPr>
          <w:rFonts w:cstheme="minorHAnsi"/>
          <w:sz w:val="24"/>
          <w:szCs w:val="24"/>
        </w:rPr>
        <w:fldChar w:fldCharType="begin">
          <w:fldData xml:space="preserve">PEVuZE5vdGU+PENpdGU+PEF1dGhvcj5LaW08L0F1dGhvcj48WWVhcj4yMDE1PC9ZZWFyPjxSZWNO
dW0+NTUyPC9SZWNOdW0+PERpc3BsYXlUZXh0PjxzdHlsZSBmYWNlPSJzdXBlcnNjcmlwdCI+MjI8
L3N0eWxlPjwvRGlzcGxheVRleHQ+PHJlY29yZD48cmVjLW51bWJlcj41NTI8L3JlYy1udW1iZXI+
PGZvcmVpZ24ta2V5cz48a2V5IGFwcD0iRU4iIGRiLWlkPSI1MDlkdjI1dG1weGE5dmV0dnczNXMy
cmNwdnphcDl3MnZmc3QiIHRpbWVzdGFtcD0iMTU2NjIxOTgzNSIgZ3VpZD0iMzA2M2Y0MmUtYzNk
NS00MmE2LTgzZTQtMzYyNWQ5YzVhZjFiIj41NTI8L2tleT48L2ZvcmVpZ24ta2V5cz48cmVmLXR5
cGUgbmFtZT0iSm91cm5hbCBBcnRpY2xlIj4xNzwvcmVmLXR5cGU+PGNvbnRyaWJ1dG9ycz48YXV0
aG9ycz48YXV0aG9yPktpbSwgSmVvbmcgSW08L2F1dGhvcj48YXV0aG9yPkRvbGFuLCBXaGl0bmV5
IEwuPC9hdXRob3I+PGF1dGhvcj5BbmRlcnNvbiwgTmlja29sYXMgQS48L2F1dGhvcj48YXV0aG9y
PkNoYXBwbGUsIENsaW50PC9hdXRob3I+PC9hdXRob3JzPjwvY29udHJpYnV0b3JzPjx0aXRsZXM+
PHRpdGxlPkluZG9sZSBHbHVjb3Npbm9sYXRlIEJpb3N5bnRoZXNpcyBMaW1pdHMgUGhlbnlscHJv
cGFub2lkIEFjY3VtdWxhdGlvbiBpbiBBcmFiaWRvcHNpcyB0aGFsaWFuYTwvdGl0bGU+PHNlY29u
ZGFyeS10aXRsZT5UaGUgUGxhbnQgY2VsbDwvc2Vjb25kYXJ5LXRpdGxlPjxhbHQtdGl0bGU+UGxh
bnQgQ2VsbDwvYWx0LXRpdGxlPjwvdGl0bGVzPjxwZXJpb2RpY2FsPjxmdWxsLXRpdGxlPlBsYW50
IENlbGw8L2Z1bGwtdGl0bGU+PGFiYnItMT5UaGUgUGxhbnQgQ2VsbDwvYWJici0xPjwvcGVyaW9k
aWNhbD48YWx0LXBlcmlvZGljYWw+PGZ1bGwtdGl0bGU+UGxhbnQgQ2VsbDwvZnVsbC10aXRsZT48
YWJici0xPlRoZSBQbGFudCBDZWxsPC9hYmJyLTE+PC9hbHQtcGVyaW9kaWNhbD48cGFnZXM+MTUy
OS0xNTQ2PC9wYWdlcz48dm9sdW1lPjI3PC92b2x1bWU+PG51bWJlcj41PC9udW1iZXI+PGVkaXRp
b24+MjAxNS8wNS8wNTwvZWRpdGlvbj48a2V5d29yZHM+PGtleXdvcmQ+QWxkZWh5ZGUgRGVoeWRy
b2dlbmFzZS9nZW5ldGljcy9tZXRhYm9saXNtPC9rZXl3b3JkPjxrZXl3b3JkPkFyYWJpZG9wc2lz
L2dlbmV0aWNzLyptZXRhYm9saXNtPC9rZXl3b3JkPjxrZXl3b3JkPkFyYWJpZG9wc2lzIFByb3Rl
aW5zL2dlbmV0aWNzLyptZXRhYm9saXNtPC9rZXl3b3JkPjxrZXl3b3JkPkJpb3N5bnRoZXRpYyBQ
YXRod2F5czwva2V5d29yZD48a2V5d29yZD5DeXRvY2hyb21lIFAtNDUwIEVuenltZSBTeXN0ZW0v
Z2VuZXRpY3MvbWV0YWJvbGlzbTwva2V5d29yZD48a2V5d29yZD4qR2VuZSBFeHByZXNzaW9uIFJl
Z3VsYXRpb24sIFBsYW50PC9rZXl3b3JkPjxrZXl3b3JkPkdsdWNvc2lub2xhdGVzLyptZXRhYm9s
aXNtPC9rZXl3b3JkPjxrZXl3b3JkPkluZG9sZWFjZXRpYyBBY2lkcy9tZXRhYm9saXNtPC9rZXl3
b3JkPjxrZXl3b3JkPkluZG9sZXMvbWV0YWJvbGlzbTwva2V5d29yZD48a2V5d29yZD5MaWduaW4v
bWV0YWJvbGlzbTwva2V5d29yZD48a2V5d29yZD5NZW1icmFuZSBQcm90ZWlucy9nZW5ldGljcy9t
ZXRhYm9saXNtPC9rZXl3b3JkPjxrZXl3b3JkPk11dGF0aW9uLCBNaXNzZW5zZTwva2V5d29yZD48
a2V5d29yZD5PeGltZXMvbWV0YWJvbGlzbTwva2V5d29yZD48a2V5d29yZD5QbGFudCBHcm93dGgg
UmVndWxhdG9ycy9tZXRhYm9saXNtPC9rZXl3b3JkPjxrZXl3b3JkPlBsYW50cywgR2VuZXRpY2Fs
bHkgTW9kaWZpZWQ8L2tleXdvcmQ+PGtleXdvcmQ+UHJvcGFub2xzLyptZXRhYm9saXNtPC9rZXl3
b3JkPjxrZXl3b3JkPlNlZWRsaW5ncy9nZW5ldGljcy9tZXRhYm9saXNtPC9rZXl3b3JkPjwva2V5
d29yZHM+PGRhdGVzPjx5ZWFyPjIwMTU8L3llYXI+PC9kYXRlcz48cHVibGlzaGVyPkFtZXJpY2Fu
IFNvY2lldHkgb2YgUGxhbnQgQmlvbG9naXN0czwvcHVibGlzaGVyPjxpc2JuPjE1MzItMjk4WCYj
eEQ7MTA0MC00NjUxPC9pc2JuPjxhY2Nlc3Npb24tbnVtPjI1OTQ0MTAzPC9hY2Nlc3Npb24tbnVt
Pjx1cmxzPjxyZWxhdGVkLXVybHM+PHVybD5odHRwczovL3d3dy5uY2JpLm5sbS5uaWguZ292L3B1
Ym1lZC8yNTk0NDEwMzwvdXJsPjx1cmw+aHR0cHM6Ly93d3cubmNiaS5ubG0ubmloLmdvdi9wbWMv
YXJ0aWNsZXMvUE1DNDQ1NjY0NC88L3VybD48L3JlbGF0ZWQtdXJscz48L3VybHM+PGVsZWN0cm9u
aWMtcmVzb3VyY2UtbnVtPjEwLjExMDUvdHBjLjE1LjAwMTI3PC9lbGVjdHJvbmljLXJlc291cmNl
LW51bT48cmVtb3RlLWRhdGFiYXNlLW5hbWU+UHViTWVkPC9yZW1vdGUtZGF0YWJhc2UtbmFtZT48
bGFuZ3VhZ2U+ZW5nPC9sYW5ndWFnZT48L3JlY29yZD48L0NpdGU+PC9FbmROb3RlPn==
</w:fldData>
        </w:fldChar>
      </w:r>
      <w:r w:rsidR="008B63F3" w:rsidRPr="00B37E0F">
        <w:rPr>
          <w:rFonts w:cstheme="minorHAnsi"/>
          <w:sz w:val="24"/>
          <w:szCs w:val="24"/>
        </w:rPr>
        <w:instrText xml:space="preserve"> ADDIN EN.CITE.DATA </w:instrText>
      </w:r>
      <w:r w:rsidR="008B63F3" w:rsidRPr="00B37E0F">
        <w:rPr>
          <w:rFonts w:cstheme="minorHAnsi"/>
          <w:sz w:val="24"/>
          <w:szCs w:val="24"/>
        </w:rPr>
      </w:r>
      <w:r w:rsidR="008B63F3" w:rsidRPr="00B37E0F">
        <w:rPr>
          <w:rFonts w:cstheme="minorHAnsi"/>
          <w:sz w:val="24"/>
          <w:szCs w:val="24"/>
        </w:rPr>
        <w:fldChar w:fldCharType="end"/>
      </w:r>
      <w:r w:rsidR="005A1901" w:rsidRPr="00B37E0F">
        <w:rPr>
          <w:rFonts w:cstheme="minorHAnsi"/>
          <w:sz w:val="24"/>
          <w:szCs w:val="24"/>
        </w:rPr>
      </w:r>
      <w:r w:rsidR="005A1901" w:rsidRPr="00B37E0F">
        <w:rPr>
          <w:rFonts w:cstheme="minorHAnsi"/>
          <w:sz w:val="24"/>
          <w:szCs w:val="24"/>
        </w:rPr>
        <w:fldChar w:fldCharType="separate"/>
      </w:r>
      <w:r w:rsidR="008B63F3" w:rsidRPr="00B37E0F">
        <w:rPr>
          <w:rFonts w:cstheme="minorHAnsi"/>
          <w:noProof/>
          <w:sz w:val="24"/>
          <w:szCs w:val="24"/>
          <w:vertAlign w:val="superscript"/>
        </w:rPr>
        <w:t>22</w:t>
      </w:r>
      <w:r w:rsidR="005A1901" w:rsidRPr="00B37E0F">
        <w:rPr>
          <w:rFonts w:cstheme="minorHAnsi"/>
          <w:sz w:val="24"/>
          <w:szCs w:val="24"/>
        </w:rPr>
        <w:fldChar w:fldCharType="end"/>
      </w:r>
      <w:r w:rsidR="005A1901" w:rsidRPr="00B37E0F">
        <w:rPr>
          <w:rFonts w:cstheme="minorHAnsi"/>
          <w:sz w:val="24"/>
          <w:szCs w:val="24"/>
        </w:rPr>
        <w:t>.</w:t>
      </w:r>
      <w:r w:rsidR="005E75FA" w:rsidRPr="00B37E0F">
        <w:rPr>
          <w:rFonts w:cstheme="minorHAnsi"/>
          <w:sz w:val="24"/>
          <w:szCs w:val="24"/>
        </w:rPr>
        <w:t xml:space="preserve"> This further supports a model whereby pleiotropy at a single locus can affect both indole </w:t>
      </w:r>
      <w:r w:rsidR="00543273" w:rsidRPr="00B37E0F">
        <w:rPr>
          <w:rFonts w:cstheme="minorHAnsi"/>
          <w:sz w:val="24"/>
          <w:szCs w:val="24"/>
        </w:rPr>
        <w:t>GSL</w:t>
      </w:r>
      <w:r w:rsidR="005E75FA" w:rsidRPr="00B37E0F">
        <w:rPr>
          <w:rFonts w:cstheme="minorHAnsi"/>
          <w:sz w:val="24"/>
          <w:szCs w:val="24"/>
        </w:rPr>
        <w:t xml:space="preserve"> and anthocyanin (via phenylpropanoid) levels.</w:t>
      </w:r>
      <w:r w:rsidR="00950EA7" w:rsidRPr="00B37E0F">
        <w:rPr>
          <w:rFonts w:cstheme="minorHAnsi"/>
          <w:sz w:val="24"/>
          <w:szCs w:val="24"/>
        </w:rPr>
        <w:t xml:space="preserve"> </w:t>
      </w:r>
      <w:r w:rsidR="0076487A" w:rsidRPr="00B37E0F">
        <w:rPr>
          <w:rFonts w:cstheme="minorHAnsi"/>
          <w:sz w:val="24"/>
          <w:szCs w:val="24"/>
        </w:rPr>
        <w:t xml:space="preserve">Our aim </w:t>
      </w:r>
      <w:r w:rsidR="0076487A" w:rsidRPr="00B37E0F">
        <w:rPr>
          <w:rFonts w:cstheme="minorHAnsi"/>
          <w:sz w:val="24"/>
          <w:szCs w:val="24"/>
        </w:rPr>
        <w:lastRenderedPageBreak/>
        <w:t xml:space="preserve">is to take advantage of these recent genomic findings to </w:t>
      </w:r>
      <w:r w:rsidR="007B76BC" w:rsidRPr="00B37E0F">
        <w:rPr>
          <w:rFonts w:cstheme="minorHAnsi"/>
          <w:sz w:val="24"/>
          <w:szCs w:val="24"/>
        </w:rPr>
        <w:t xml:space="preserve">evaluate experimentally </w:t>
      </w:r>
      <w:r w:rsidR="0076487A" w:rsidRPr="00B37E0F">
        <w:rPr>
          <w:rFonts w:cstheme="minorHAnsi"/>
          <w:sz w:val="24"/>
          <w:szCs w:val="24"/>
        </w:rPr>
        <w:t>whether</w:t>
      </w:r>
      <w:r w:rsidR="00950EA7" w:rsidRPr="00B37E0F">
        <w:rPr>
          <w:rFonts w:cstheme="minorHAnsi"/>
          <w:sz w:val="24"/>
          <w:szCs w:val="24"/>
        </w:rPr>
        <w:t xml:space="preserve"> such genomic mechanism</w:t>
      </w:r>
      <w:r w:rsidR="00B53AC2" w:rsidRPr="00B37E0F">
        <w:rPr>
          <w:rFonts w:cstheme="minorHAnsi"/>
          <w:sz w:val="24"/>
          <w:szCs w:val="24"/>
        </w:rPr>
        <w:t>s</w:t>
      </w:r>
      <w:r w:rsidR="00950EA7" w:rsidRPr="00B37E0F">
        <w:rPr>
          <w:rFonts w:cstheme="minorHAnsi"/>
          <w:sz w:val="24"/>
          <w:szCs w:val="24"/>
        </w:rPr>
        <w:t xml:space="preserve"> </w:t>
      </w:r>
      <w:r w:rsidR="00B53AC2" w:rsidRPr="00B37E0F">
        <w:rPr>
          <w:rFonts w:cstheme="minorHAnsi"/>
          <w:sz w:val="24"/>
          <w:szCs w:val="24"/>
        </w:rPr>
        <w:t>are acting</w:t>
      </w:r>
      <w:r w:rsidR="00D95BCB" w:rsidRPr="00B37E0F">
        <w:rPr>
          <w:rFonts w:cstheme="minorHAnsi"/>
          <w:sz w:val="24"/>
          <w:szCs w:val="24"/>
        </w:rPr>
        <w:t xml:space="preserve"> in an ecologically relevant natural system of</w:t>
      </w:r>
      <w:r w:rsidR="00950EA7" w:rsidRPr="00B37E0F">
        <w:rPr>
          <w:rFonts w:cstheme="minorHAnsi"/>
          <w:sz w:val="24"/>
          <w:szCs w:val="24"/>
        </w:rPr>
        <w:t xml:space="preserve"> </w:t>
      </w:r>
      <w:r w:rsidR="00950EA7" w:rsidRPr="00B37E0F">
        <w:rPr>
          <w:rFonts w:cstheme="minorHAnsi"/>
          <w:i/>
          <w:sz w:val="24"/>
          <w:szCs w:val="24"/>
        </w:rPr>
        <w:t>R. sativus</w:t>
      </w:r>
      <w:r w:rsidR="00950EA7" w:rsidRPr="00B37E0F">
        <w:rPr>
          <w:rFonts w:cstheme="minorHAnsi"/>
          <w:sz w:val="24"/>
          <w:szCs w:val="24"/>
        </w:rPr>
        <w:t xml:space="preserve"> and </w:t>
      </w:r>
      <w:r w:rsidR="007B76BC" w:rsidRPr="00B37E0F">
        <w:rPr>
          <w:rFonts w:cstheme="minorHAnsi"/>
          <w:sz w:val="24"/>
          <w:szCs w:val="24"/>
        </w:rPr>
        <w:t>are responsible</w:t>
      </w:r>
      <w:r w:rsidR="00950EA7" w:rsidRPr="00B37E0F">
        <w:rPr>
          <w:rFonts w:cstheme="minorHAnsi"/>
          <w:sz w:val="24"/>
          <w:szCs w:val="24"/>
        </w:rPr>
        <w:t xml:space="preserve"> </w:t>
      </w:r>
      <w:r w:rsidR="007B76BC" w:rsidRPr="00B37E0F">
        <w:rPr>
          <w:rFonts w:cstheme="minorHAnsi"/>
          <w:sz w:val="24"/>
          <w:szCs w:val="24"/>
        </w:rPr>
        <w:t>for</w:t>
      </w:r>
      <w:r w:rsidR="00950EA7" w:rsidRPr="00B37E0F">
        <w:rPr>
          <w:rFonts w:cstheme="minorHAnsi"/>
          <w:sz w:val="24"/>
          <w:szCs w:val="24"/>
        </w:rPr>
        <w:t xml:space="preserve"> maintaining the colo</w:t>
      </w:r>
      <w:r w:rsidR="007B76BC" w:rsidRPr="00B37E0F">
        <w:rPr>
          <w:rFonts w:cstheme="minorHAnsi"/>
          <w:sz w:val="24"/>
          <w:szCs w:val="24"/>
        </w:rPr>
        <w:t>u</w:t>
      </w:r>
      <w:r w:rsidR="00950EA7" w:rsidRPr="00B37E0F">
        <w:rPr>
          <w:rFonts w:cstheme="minorHAnsi"/>
          <w:sz w:val="24"/>
          <w:szCs w:val="24"/>
        </w:rPr>
        <w:t xml:space="preserve">r polymorphism. </w:t>
      </w:r>
    </w:p>
    <w:p w14:paraId="2546A759" w14:textId="33B2903D" w:rsidR="00BD0D9E" w:rsidRPr="00B37E0F" w:rsidRDefault="006608D6" w:rsidP="00EA667F">
      <w:pPr>
        <w:pStyle w:val="BodyTextIndent2"/>
        <w:rPr>
          <w:rFonts w:asciiTheme="minorHAnsi" w:hAnsiTheme="minorHAnsi" w:cstheme="minorHAnsi"/>
          <w:sz w:val="24"/>
          <w:szCs w:val="24"/>
        </w:rPr>
      </w:pPr>
      <w:r w:rsidRPr="00B37E0F">
        <w:rPr>
          <w:rFonts w:asciiTheme="minorHAnsi" w:hAnsiTheme="minorHAnsi" w:cstheme="minorHAnsi"/>
          <w:sz w:val="24"/>
          <w:szCs w:val="24"/>
        </w:rPr>
        <w:t>The current state-of-the-art of the field can be summarized: 1</w:t>
      </w:r>
      <w:r w:rsidR="000B450E" w:rsidRPr="00B37E0F">
        <w:rPr>
          <w:rFonts w:asciiTheme="minorHAnsi" w:hAnsiTheme="minorHAnsi" w:cstheme="minorHAnsi"/>
          <w:sz w:val="24"/>
          <w:szCs w:val="24"/>
        </w:rPr>
        <w:t xml:space="preserve">) both pollinators and chewing herbivores simultaneously </w:t>
      </w:r>
      <w:r w:rsidR="00776962" w:rsidRPr="00B37E0F">
        <w:rPr>
          <w:rFonts w:asciiTheme="minorHAnsi" w:hAnsiTheme="minorHAnsi" w:cstheme="minorHAnsi"/>
          <w:sz w:val="24"/>
          <w:szCs w:val="24"/>
        </w:rPr>
        <w:t>exert selection pressure</w:t>
      </w:r>
      <w:r w:rsidR="000B450E" w:rsidRPr="00B37E0F">
        <w:rPr>
          <w:rFonts w:asciiTheme="minorHAnsi" w:hAnsiTheme="minorHAnsi" w:cstheme="minorHAnsi"/>
          <w:sz w:val="24"/>
          <w:szCs w:val="24"/>
        </w:rPr>
        <w:t xml:space="preserve"> on </w:t>
      </w:r>
      <w:r w:rsidR="00AE17B4" w:rsidRPr="00B37E0F">
        <w:rPr>
          <w:rFonts w:asciiTheme="minorHAnsi" w:hAnsiTheme="minorHAnsi" w:cstheme="minorHAnsi"/>
          <w:sz w:val="24"/>
          <w:szCs w:val="24"/>
        </w:rPr>
        <w:t>colour</w:t>
      </w:r>
      <w:r w:rsidR="000B450E" w:rsidRPr="00B37E0F">
        <w:rPr>
          <w:rFonts w:asciiTheme="minorHAnsi" w:hAnsiTheme="minorHAnsi" w:cstheme="minorHAnsi"/>
          <w:sz w:val="24"/>
          <w:szCs w:val="24"/>
        </w:rPr>
        <w:t xml:space="preserve"> morph frequencies in </w:t>
      </w:r>
      <w:r w:rsidR="00776962" w:rsidRPr="00B37E0F">
        <w:rPr>
          <w:rFonts w:asciiTheme="minorHAnsi" w:hAnsiTheme="minorHAnsi" w:cstheme="minorHAnsi"/>
          <w:sz w:val="24"/>
          <w:szCs w:val="24"/>
        </w:rPr>
        <w:t>wild radish</w:t>
      </w:r>
      <w:r w:rsidR="00BD0D9E" w:rsidRPr="00B37E0F">
        <w:rPr>
          <w:rFonts w:asciiTheme="minorHAnsi" w:hAnsiTheme="minorHAnsi" w:cstheme="minorHAnsi"/>
          <w:sz w:val="24"/>
          <w:szCs w:val="24"/>
        </w:rPr>
        <w:t xml:space="preserve">; 2) evolutionary trade-offs driven by pollinator behavior and herbivore attack can be </w:t>
      </w:r>
      <w:r w:rsidR="00776962" w:rsidRPr="00B37E0F">
        <w:rPr>
          <w:rFonts w:asciiTheme="minorHAnsi" w:hAnsiTheme="minorHAnsi" w:cstheme="minorHAnsi"/>
          <w:sz w:val="24"/>
          <w:szCs w:val="24"/>
        </w:rPr>
        <w:t xml:space="preserve">rapidly observed, with evolutionary evidence after only </w:t>
      </w:r>
      <w:r w:rsidR="00BD0D9E" w:rsidRPr="00B37E0F">
        <w:rPr>
          <w:rFonts w:asciiTheme="minorHAnsi" w:hAnsiTheme="minorHAnsi" w:cstheme="minorHAnsi"/>
          <w:sz w:val="24"/>
          <w:szCs w:val="24"/>
        </w:rPr>
        <w:t>eight generations</w:t>
      </w:r>
      <w:r w:rsidR="007D3019" w:rsidRPr="00B37E0F">
        <w:rPr>
          <w:rFonts w:asciiTheme="minorHAnsi" w:hAnsiTheme="minorHAnsi" w:cstheme="minorHAnsi"/>
          <w:sz w:val="24"/>
          <w:szCs w:val="24"/>
        </w:rPr>
        <w:t xml:space="preserve"> in mustard plants</w:t>
      </w:r>
      <w:r w:rsidR="00BD0D9E" w:rsidRPr="00B37E0F">
        <w:rPr>
          <w:rFonts w:asciiTheme="minorHAnsi" w:hAnsiTheme="minorHAnsi" w:cstheme="minorHAnsi"/>
          <w:sz w:val="24"/>
          <w:szCs w:val="24"/>
        </w:rPr>
        <w:t xml:space="preserve">, suggesting that trade-offs have large evolutionary consequences; 3) </w:t>
      </w:r>
      <w:r w:rsidR="00776962" w:rsidRPr="00B37E0F">
        <w:rPr>
          <w:rFonts w:asciiTheme="minorHAnsi" w:hAnsiTheme="minorHAnsi" w:cstheme="minorHAnsi"/>
          <w:sz w:val="24"/>
          <w:szCs w:val="24"/>
        </w:rPr>
        <w:t>pleiotropic interactions between genes affect both the</w:t>
      </w:r>
      <w:r w:rsidR="00BD0D9E" w:rsidRPr="00B37E0F">
        <w:rPr>
          <w:rFonts w:asciiTheme="minorHAnsi" w:hAnsiTheme="minorHAnsi" w:cstheme="minorHAnsi"/>
          <w:sz w:val="24"/>
          <w:szCs w:val="24"/>
        </w:rPr>
        <w:t xml:space="preserve"> </w:t>
      </w:r>
      <w:r w:rsidR="00543273" w:rsidRPr="00B37E0F">
        <w:rPr>
          <w:rFonts w:asciiTheme="minorHAnsi" w:hAnsiTheme="minorHAnsi" w:cstheme="minorHAnsi"/>
          <w:sz w:val="24"/>
          <w:szCs w:val="24"/>
        </w:rPr>
        <w:t>GSL</w:t>
      </w:r>
      <w:r w:rsidR="00BD0D9E" w:rsidRPr="00B37E0F">
        <w:rPr>
          <w:rFonts w:asciiTheme="minorHAnsi" w:hAnsiTheme="minorHAnsi" w:cstheme="minorHAnsi"/>
          <w:sz w:val="24"/>
          <w:szCs w:val="24"/>
        </w:rPr>
        <w:t xml:space="preserve"> and anthocyanin pathways in mustards.</w:t>
      </w:r>
      <w:r w:rsidR="00271309" w:rsidRPr="00B37E0F">
        <w:rPr>
          <w:rFonts w:asciiTheme="minorHAnsi" w:hAnsiTheme="minorHAnsi" w:cstheme="minorHAnsi"/>
          <w:sz w:val="24"/>
          <w:szCs w:val="24"/>
        </w:rPr>
        <w:t xml:space="preserve"> </w:t>
      </w:r>
      <w:r w:rsidR="00BD0D9E" w:rsidRPr="00B37E0F">
        <w:rPr>
          <w:rFonts w:asciiTheme="minorHAnsi" w:hAnsiTheme="minorHAnsi" w:cstheme="minorHAnsi"/>
          <w:sz w:val="24"/>
          <w:szCs w:val="24"/>
        </w:rPr>
        <w:t xml:space="preserve">This project will advance </w:t>
      </w:r>
      <w:r w:rsidR="00776962" w:rsidRPr="00B37E0F">
        <w:rPr>
          <w:rFonts w:asciiTheme="minorHAnsi" w:hAnsiTheme="minorHAnsi" w:cstheme="minorHAnsi"/>
          <w:sz w:val="24"/>
          <w:szCs w:val="24"/>
        </w:rPr>
        <w:t>this</w:t>
      </w:r>
      <w:r w:rsidR="00BD0D9E" w:rsidRPr="00B37E0F">
        <w:rPr>
          <w:rFonts w:asciiTheme="minorHAnsi" w:hAnsiTheme="minorHAnsi" w:cstheme="minorHAnsi"/>
          <w:sz w:val="24"/>
          <w:szCs w:val="24"/>
        </w:rPr>
        <w:t xml:space="preserve"> </w:t>
      </w:r>
      <w:r w:rsidR="00810148" w:rsidRPr="00B37E0F">
        <w:rPr>
          <w:rFonts w:asciiTheme="minorHAnsi" w:hAnsiTheme="minorHAnsi" w:cstheme="minorHAnsi"/>
          <w:sz w:val="24"/>
          <w:szCs w:val="24"/>
        </w:rPr>
        <w:t>cutting-edge question</w:t>
      </w:r>
      <w:r w:rsidR="00776962" w:rsidRPr="00B37E0F">
        <w:rPr>
          <w:rFonts w:asciiTheme="minorHAnsi" w:hAnsiTheme="minorHAnsi" w:cstheme="minorHAnsi"/>
          <w:sz w:val="24"/>
          <w:szCs w:val="24"/>
        </w:rPr>
        <w:t xml:space="preserve"> </w:t>
      </w:r>
      <w:r w:rsidR="00BD0D9E" w:rsidRPr="00B37E0F">
        <w:rPr>
          <w:rFonts w:asciiTheme="minorHAnsi" w:hAnsiTheme="minorHAnsi" w:cstheme="minorHAnsi"/>
          <w:sz w:val="24"/>
          <w:szCs w:val="24"/>
        </w:rPr>
        <w:t xml:space="preserve">to understand if such trade-offs are due to distinct (modular) evolutionary responses, or due to genetic constraints, such as pleiotropy at a single locus controlling both traits </w:t>
      </w:r>
      <w:proofErr w:type="gramStart"/>
      <w:r w:rsidR="00BD0D9E" w:rsidRPr="00B37E0F">
        <w:rPr>
          <w:rFonts w:asciiTheme="minorHAnsi" w:hAnsiTheme="minorHAnsi" w:cstheme="minorHAnsi"/>
          <w:sz w:val="24"/>
          <w:szCs w:val="24"/>
        </w:rPr>
        <w:t>or</w:t>
      </w:r>
      <w:proofErr w:type="gramEnd"/>
      <w:r w:rsidR="00BD0D9E" w:rsidRPr="00B37E0F">
        <w:rPr>
          <w:rFonts w:asciiTheme="minorHAnsi" w:hAnsiTheme="minorHAnsi" w:cstheme="minorHAnsi"/>
          <w:sz w:val="24"/>
          <w:szCs w:val="24"/>
        </w:rPr>
        <w:t xml:space="preserve"> physical linkage between different loci controlling each trait. </w:t>
      </w:r>
      <w:r w:rsidR="001454BB" w:rsidRPr="00B37E0F">
        <w:rPr>
          <w:rFonts w:asciiTheme="minorHAnsi" w:hAnsiTheme="minorHAnsi" w:cstheme="minorHAnsi"/>
          <w:sz w:val="24"/>
          <w:szCs w:val="24"/>
        </w:rPr>
        <w:t xml:space="preserve">In addition, it will enrich our understanding of whether the loci controlling these traits </w:t>
      </w:r>
      <w:r w:rsidR="00AD4850" w:rsidRPr="00B37E0F">
        <w:rPr>
          <w:rFonts w:asciiTheme="minorHAnsi" w:hAnsiTheme="minorHAnsi" w:cstheme="minorHAnsi"/>
          <w:sz w:val="24"/>
          <w:szCs w:val="24"/>
        </w:rPr>
        <w:t xml:space="preserve">are </w:t>
      </w:r>
      <w:r w:rsidR="001454BB" w:rsidRPr="00B37E0F">
        <w:rPr>
          <w:rFonts w:asciiTheme="minorHAnsi" w:hAnsiTheme="minorHAnsi" w:cstheme="minorHAnsi"/>
          <w:sz w:val="24"/>
          <w:szCs w:val="24"/>
        </w:rPr>
        <w:t>maintained by balancing selection for a long time similar</w:t>
      </w:r>
      <w:r w:rsidR="00AD4850" w:rsidRPr="00B37E0F">
        <w:rPr>
          <w:rFonts w:asciiTheme="minorHAnsi" w:hAnsiTheme="minorHAnsi" w:cstheme="minorHAnsi"/>
          <w:sz w:val="24"/>
          <w:szCs w:val="24"/>
        </w:rPr>
        <w:t xml:space="preserve"> to disease</w:t>
      </w:r>
      <w:r w:rsidR="001454BB" w:rsidRPr="00B37E0F">
        <w:rPr>
          <w:rFonts w:asciiTheme="minorHAnsi" w:hAnsiTheme="minorHAnsi" w:cstheme="minorHAnsi"/>
          <w:sz w:val="24"/>
          <w:szCs w:val="24"/>
        </w:rPr>
        <w:t xml:space="preserve"> </w:t>
      </w:r>
      <w:r w:rsidR="00AD4850" w:rsidRPr="00B37E0F">
        <w:rPr>
          <w:rFonts w:asciiTheme="minorHAnsi" w:hAnsiTheme="minorHAnsi" w:cstheme="minorHAnsi"/>
          <w:sz w:val="24"/>
          <w:szCs w:val="24"/>
        </w:rPr>
        <w:t>resistance</w:t>
      </w:r>
      <w:r w:rsidR="001454BB" w:rsidRPr="00B37E0F">
        <w:rPr>
          <w:rFonts w:asciiTheme="minorHAnsi" w:hAnsiTheme="minorHAnsi" w:cstheme="minorHAnsi"/>
          <w:sz w:val="24"/>
          <w:szCs w:val="24"/>
        </w:rPr>
        <w:t xml:space="preserve"> genes</w:t>
      </w:r>
      <w:r w:rsidR="00AD4850" w:rsidRPr="00B37E0F">
        <w:rPr>
          <w:rFonts w:asciiTheme="minorHAnsi" w:hAnsiTheme="minorHAnsi" w:cstheme="minorHAnsi"/>
          <w:sz w:val="24"/>
          <w:szCs w:val="24"/>
        </w:rPr>
        <w:t xml:space="preserve"> (R genes)</w:t>
      </w:r>
      <w:r w:rsidR="001454BB" w:rsidRPr="00B37E0F">
        <w:rPr>
          <w:rFonts w:asciiTheme="minorHAnsi" w:hAnsiTheme="minorHAnsi" w:cstheme="minorHAnsi"/>
          <w:sz w:val="24"/>
          <w:szCs w:val="24"/>
        </w:rPr>
        <w:t xml:space="preserve"> in plants</w:t>
      </w:r>
      <w:r w:rsidR="006F4DFD" w:rsidRPr="00B37E0F">
        <w:rPr>
          <w:rFonts w:asciiTheme="minorHAnsi" w:hAnsiTheme="minorHAnsi" w:cstheme="minorHAnsi"/>
          <w:sz w:val="24"/>
          <w:szCs w:val="24"/>
        </w:rPr>
        <w:fldChar w:fldCharType="begin"/>
      </w:r>
      <w:r w:rsidR="00892DDD" w:rsidRPr="00B37E0F">
        <w:rPr>
          <w:rFonts w:asciiTheme="minorHAnsi" w:hAnsiTheme="minorHAnsi" w:cstheme="minorHAnsi"/>
          <w:sz w:val="24"/>
          <w:szCs w:val="24"/>
        </w:rPr>
        <w:instrText xml:space="preserve"> ADDIN EN.CITE &lt;EndNote&gt;&lt;Cite&gt;&lt;Author&gt;Koenig&lt;/Author&gt;&lt;Year&gt;2019&lt;/Year&gt;&lt;RecNum&gt;564&lt;/RecNum&gt;&lt;DisplayText&gt;&lt;style face="superscript"&gt;23&lt;/style&gt;&lt;/DisplayText&gt;&lt;record&gt;&lt;rec-number&gt;564&lt;/rec-number&gt;&lt;foreign-keys&gt;&lt;key app="EN" db-id="509dv25tmpxa9vetvw35s2rcpvzap9w2vfst" timestamp="1567265494" guid="25270321-b87d-427c-bc7b-2422eaf12c91"&gt;564&lt;/key&gt;&lt;/foreign-keys&gt;&lt;ref-type name="Journal Article"&gt;17&lt;/ref-type&gt;&lt;contributors&gt;&lt;authors&gt;&lt;author&gt;Koenig, Daniel&lt;/author&gt;&lt;author&gt;Hagmann, Jörg&lt;/author&gt;&lt;author&gt;Li, Rachel&lt;/author&gt;&lt;author&gt;Bemm, Felix&lt;/author&gt;&lt;author&gt;Slotte, Tanja&lt;/author&gt;&lt;author&gt;Neuffer, Barbara&lt;/author&gt;&lt;author&gt;Wright, Stephen I.&lt;/author&gt;&lt;author&gt;Weigel, Detlef&lt;/author&gt;&lt;/authors&gt;&lt;secondary-authors&gt;&lt;author&gt;Przeworski, Molly&lt;/author&gt;&lt;author&gt;Baldwin, Ian T.&lt;/author&gt;&lt;author&gt;Gao, Ziyue&lt;/author&gt;&lt;/secondary-authors&gt;&lt;/contributors&gt;&lt;titles&gt;&lt;title&gt;Long-term balancing selection drives evolution of immunity genes in Capsella&lt;/title&gt;&lt;secondary-title&gt;eLife&lt;/secondary-title&gt;&lt;/titles&gt;&lt;periodical&gt;&lt;full-title&gt;eLife&lt;/full-title&gt;&lt;/periodical&gt;&lt;pages&gt;e43606&lt;/pages&gt;&lt;volume&gt;8&lt;/volume&gt;&lt;keywords&gt;&lt;keyword&gt;balancing selection&lt;/keyword&gt;&lt;keyword&gt;selfing&lt;/keyword&gt;&lt;keyword&gt;bottleneck&lt;/keyword&gt;&lt;keyword&gt;immunity&lt;/keyword&gt;&lt;keyword&gt;disease resistance&lt;/keyword&gt;&lt;keyword&gt;NB-LRR&lt;/keyword&gt;&lt;/keywords&gt;&lt;dates&gt;&lt;year&gt;2019&lt;/year&gt;&lt;pub-dates&gt;&lt;date&gt;2019/02/26&lt;/date&gt;&lt;/pub-dates&gt;&lt;/dates&gt;&lt;publisher&gt;eLife Sciences Publications, Ltd&lt;/publisher&gt;&lt;isbn&gt;2050-084X&lt;/isbn&gt;&lt;urls&gt;&lt;related-urls&gt;&lt;url&gt;https://doi.org/10.7554/eLife.43606&lt;/url&gt;&lt;/related-urls&gt;&lt;/urls&gt;&lt;custom1&gt;eLife 2019;8:e43606&lt;/custom1&gt;&lt;electronic-resource-num&gt;10.7554/eLife.43606&lt;/electronic-resource-num&gt;&lt;/record&gt;&lt;/Cite&gt;&lt;/EndNote&gt;</w:instrText>
      </w:r>
      <w:r w:rsidR="006F4DFD" w:rsidRPr="00B37E0F">
        <w:rPr>
          <w:rFonts w:asciiTheme="minorHAnsi" w:hAnsiTheme="minorHAnsi" w:cstheme="minorHAnsi"/>
          <w:sz w:val="24"/>
          <w:szCs w:val="24"/>
        </w:rPr>
        <w:fldChar w:fldCharType="separate"/>
      </w:r>
      <w:r w:rsidR="006F4DFD" w:rsidRPr="00B37E0F">
        <w:rPr>
          <w:rFonts w:asciiTheme="minorHAnsi" w:hAnsiTheme="minorHAnsi" w:cstheme="minorHAnsi"/>
          <w:noProof/>
          <w:sz w:val="24"/>
          <w:szCs w:val="24"/>
          <w:vertAlign w:val="superscript"/>
        </w:rPr>
        <w:t>23</w:t>
      </w:r>
      <w:r w:rsidR="006F4DFD" w:rsidRPr="00B37E0F">
        <w:rPr>
          <w:rFonts w:asciiTheme="minorHAnsi" w:hAnsiTheme="minorHAnsi" w:cstheme="minorHAnsi"/>
          <w:sz w:val="24"/>
          <w:szCs w:val="24"/>
        </w:rPr>
        <w:fldChar w:fldCharType="end"/>
      </w:r>
      <w:r w:rsidR="003F0723" w:rsidRPr="00B37E0F">
        <w:rPr>
          <w:rFonts w:asciiTheme="minorHAnsi" w:hAnsiTheme="minorHAnsi" w:cstheme="minorHAnsi"/>
          <w:sz w:val="24"/>
          <w:szCs w:val="24"/>
        </w:rPr>
        <w:t xml:space="preserve"> </w:t>
      </w:r>
    </w:p>
    <w:p w14:paraId="4BF79BF6" w14:textId="77777777" w:rsidR="00EA667F" w:rsidRPr="00B37E0F" w:rsidRDefault="00EA667F" w:rsidP="00EA667F">
      <w:pPr>
        <w:spacing w:line="360" w:lineRule="auto"/>
        <w:jc w:val="both"/>
        <w:rPr>
          <w:rFonts w:cstheme="minorHAnsi"/>
          <w:b/>
          <w:bCs/>
          <w:sz w:val="24"/>
          <w:szCs w:val="24"/>
        </w:rPr>
      </w:pPr>
    </w:p>
    <w:p w14:paraId="319433E8" w14:textId="6BC86C29" w:rsidR="00BD13B7" w:rsidRPr="00B37E0F" w:rsidRDefault="00516420" w:rsidP="00EA667F">
      <w:pPr>
        <w:pStyle w:val="EndNoteBibliography"/>
        <w:spacing w:after="0" w:line="360" w:lineRule="auto"/>
        <w:jc w:val="both"/>
        <w:rPr>
          <w:rFonts w:asciiTheme="minorHAnsi" w:hAnsiTheme="minorHAnsi" w:cstheme="minorHAnsi"/>
          <w:b/>
          <w:noProof w:val="0"/>
          <w:sz w:val="24"/>
          <w:szCs w:val="24"/>
          <w:lang w:val="en-CA"/>
        </w:rPr>
      </w:pPr>
      <w:r w:rsidRPr="00B37E0F">
        <w:rPr>
          <w:rFonts w:asciiTheme="minorHAnsi" w:hAnsiTheme="minorHAnsi" w:cstheme="minorHAnsi"/>
          <w:b/>
          <w:bCs/>
          <w:noProof w:val="0"/>
          <w:sz w:val="24"/>
          <w:szCs w:val="24"/>
          <w:lang w:val="en-CA"/>
        </w:rPr>
        <w:t>2.3. Detailed research plan</w:t>
      </w:r>
    </w:p>
    <w:p w14:paraId="0976A697" w14:textId="62666F45" w:rsidR="00516420" w:rsidRPr="00B37E0F" w:rsidRDefault="00516420" w:rsidP="00EA667F">
      <w:pPr>
        <w:pStyle w:val="EndNoteBibliography"/>
        <w:spacing w:after="0" w:line="360" w:lineRule="auto"/>
        <w:ind w:firstLine="709"/>
        <w:jc w:val="both"/>
        <w:rPr>
          <w:rFonts w:asciiTheme="minorHAnsi" w:hAnsiTheme="minorHAnsi" w:cstheme="minorHAnsi"/>
          <w:noProof w:val="0"/>
          <w:sz w:val="24"/>
          <w:szCs w:val="24"/>
          <w:lang w:val="en-CA"/>
        </w:rPr>
      </w:pPr>
      <w:r w:rsidRPr="00B37E0F">
        <w:rPr>
          <w:rFonts w:asciiTheme="minorHAnsi" w:hAnsiTheme="minorHAnsi" w:cstheme="minorHAnsi"/>
          <w:b/>
          <w:bCs/>
          <w:noProof w:val="0"/>
          <w:sz w:val="24"/>
          <w:szCs w:val="24"/>
          <w:lang w:val="en-CA"/>
        </w:rPr>
        <w:t>Objectives and research questions</w:t>
      </w:r>
      <w:r w:rsidRPr="00B37E0F">
        <w:rPr>
          <w:rFonts w:asciiTheme="minorHAnsi" w:hAnsiTheme="minorHAnsi" w:cstheme="minorHAnsi"/>
          <w:noProof w:val="0"/>
          <w:sz w:val="24"/>
          <w:szCs w:val="24"/>
          <w:lang w:val="en-CA"/>
        </w:rPr>
        <w:t xml:space="preserve">: </w:t>
      </w:r>
      <w:r w:rsidR="00836C75" w:rsidRPr="00B37E0F">
        <w:rPr>
          <w:rFonts w:asciiTheme="minorHAnsi" w:hAnsiTheme="minorHAnsi" w:cstheme="minorHAnsi"/>
          <w:noProof w:val="0"/>
          <w:sz w:val="24"/>
          <w:szCs w:val="24"/>
          <w:lang w:val="en-CA"/>
        </w:rPr>
        <w:t>Th</w:t>
      </w:r>
      <w:r w:rsidR="00534676" w:rsidRPr="00B37E0F">
        <w:rPr>
          <w:rFonts w:asciiTheme="minorHAnsi" w:hAnsiTheme="minorHAnsi" w:cstheme="minorHAnsi"/>
          <w:noProof w:val="0"/>
          <w:sz w:val="24"/>
          <w:szCs w:val="24"/>
          <w:lang w:val="en-CA"/>
        </w:rPr>
        <w:t>is project is organized in two</w:t>
      </w:r>
      <w:r w:rsidRPr="00B37E0F">
        <w:rPr>
          <w:rFonts w:asciiTheme="minorHAnsi" w:hAnsiTheme="minorHAnsi" w:cstheme="minorHAnsi"/>
          <w:noProof w:val="0"/>
          <w:sz w:val="24"/>
          <w:szCs w:val="24"/>
          <w:lang w:val="en-CA"/>
        </w:rPr>
        <w:t xml:space="preserve"> </w:t>
      </w:r>
      <w:r w:rsidRPr="00B37E0F">
        <w:rPr>
          <w:rFonts w:asciiTheme="minorHAnsi" w:hAnsiTheme="minorHAnsi" w:cstheme="minorHAnsi"/>
          <w:b/>
          <w:bCs/>
          <w:noProof w:val="0"/>
          <w:sz w:val="24"/>
          <w:szCs w:val="24"/>
          <w:lang w:val="en-CA"/>
        </w:rPr>
        <w:t>work packages</w:t>
      </w:r>
      <w:r w:rsidR="00DA3DD8" w:rsidRPr="00B37E0F">
        <w:rPr>
          <w:rFonts w:asciiTheme="minorHAnsi" w:hAnsiTheme="minorHAnsi" w:cstheme="minorHAnsi"/>
          <w:b/>
          <w:bCs/>
          <w:noProof w:val="0"/>
          <w:sz w:val="24"/>
          <w:szCs w:val="24"/>
          <w:lang w:val="en-CA"/>
        </w:rPr>
        <w:t xml:space="preserve"> (WPs)</w:t>
      </w:r>
      <w:r w:rsidRPr="00B37E0F">
        <w:rPr>
          <w:rFonts w:asciiTheme="minorHAnsi" w:hAnsiTheme="minorHAnsi" w:cstheme="minorHAnsi"/>
          <w:b/>
          <w:bCs/>
          <w:noProof w:val="0"/>
          <w:sz w:val="24"/>
          <w:szCs w:val="24"/>
          <w:lang w:val="en-CA"/>
        </w:rPr>
        <w:t xml:space="preserve"> </w:t>
      </w:r>
      <w:r w:rsidRPr="00B37E0F">
        <w:rPr>
          <w:rFonts w:asciiTheme="minorHAnsi" w:hAnsiTheme="minorHAnsi" w:cstheme="minorHAnsi"/>
          <w:noProof w:val="0"/>
          <w:sz w:val="24"/>
          <w:szCs w:val="24"/>
          <w:lang w:val="en-CA"/>
        </w:rPr>
        <w:t xml:space="preserve">that include </w:t>
      </w:r>
      <w:r w:rsidR="00534676" w:rsidRPr="00B37E0F">
        <w:rPr>
          <w:rFonts w:asciiTheme="minorHAnsi" w:hAnsiTheme="minorHAnsi" w:cstheme="minorHAnsi"/>
          <w:noProof w:val="0"/>
          <w:sz w:val="24"/>
          <w:szCs w:val="24"/>
          <w:lang w:val="en-CA"/>
        </w:rPr>
        <w:t>three</w:t>
      </w:r>
      <w:r w:rsidRPr="00B37E0F">
        <w:rPr>
          <w:rFonts w:asciiTheme="minorHAnsi" w:hAnsiTheme="minorHAnsi" w:cstheme="minorHAnsi"/>
          <w:noProof w:val="0"/>
          <w:sz w:val="24"/>
          <w:szCs w:val="24"/>
          <w:lang w:val="en-CA"/>
        </w:rPr>
        <w:t xml:space="preserve"> research questions. The</w:t>
      </w:r>
      <w:r w:rsidR="00892DDD" w:rsidRPr="00B37E0F">
        <w:rPr>
          <w:rFonts w:asciiTheme="minorHAnsi" w:hAnsiTheme="minorHAnsi" w:cstheme="minorHAnsi"/>
          <w:noProof w:val="0"/>
          <w:sz w:val="24"/>
          <w:szCs w:val="24"/>
          <w:lang w:val="en-CA"/>
        </w:rPr>
        <w:t xml:space="preserve"> key objective</w:t>
      </w:r>
      <w:r w:rsidRPr="00B37E0F">
        <w:rPr>
          <w:rFonts w:asciiTheme="minorHAnsi" w:hAnsiTheme="minorHAnsi" w:cstheme="minorHAnsi"/>
          <w:noProof w:val="0"/>
          <w:sz w:val="24"/>
          <w:szCs w:val="24"/>
          <w:lang w:val="en-CA"/>
        </w:rPr>
        <w:t xml:space="preserve"> of this project </w:t>
      </w:r>
      <w:r w:rsidR="00FD4A23" w:rsidRPr="00B37E0F">
        <w:rPr>
          <w:rFonts w:asciiTheme="minorHAnsi" w:hAnsiTheme="minorHAnsi" w:cstheme="minorHAnsi"/>
          <w:noProof w:val="0"/>
          <w:sz w:val="24"/>
          <w:szCs w:val="24"/>
          <w:lang w:val="en-CA"/>
        </w:rPr>
        <w:t xml:space="preserve">is to investigate the genomic basis of a trade-off between defense (inducible indolic glucosinolate levels related to chewing herbivore defense) and reproductive traits (flower </w:t>
      </w:r>
      <w:r w:rsidR="00AE17B4" w:rsidRPr="00B37E0F">
        <w:rPr>
          <w:rFonts w:asciiTheme="minorHAnsi" w:hAnsiTheme="minorHAnsi" w:cstheme="minorHAnsi"/>
          <w:noProof w:val="0"/>
          <w:sz w:val="24"/>
          <w:szCs w:val="24"/>
          <w:lang w:val="en-CA"/>
        </w:rPr>
        <w:t>colour</w:t>
      </w:r>
      <w:r w:rsidR="00FD4A23" w:rsidRPr="00B37E0F">
        <w:rPr>
          <w:rFonts w:asciiTheme="minorHAnsi" w:hAnsiTheme="minorHAnsi" w:cstheme="minorHAnsi"/>
          <w:noProof w:val="0"/>
          <w:sz w:val="24"/>
          <w:szCs w:val="24"/>
          <w:lang w:val="en-CA"/>
        </w:rPr>
        <w:t xml:space="preserve"> related to pollinator preference) in California 'wild' radish</w:t>
      </w:r>
      <w:r w:rsidR="00836C75" w:rsidRPr="00B37E0F">
        <w:rPr>
          <w:rFonts w:asciiTheme="minorHAnsi" w:hAnsiTheme="minorHAnsi" w:cstheme="minorHAnsi"/>
          <w:noProof w:val="0"/>
          <w:sz w:val="24"/>
          <w:szCs w:val="24"/>
          <w:lang w:val="en-CA"/>
        </w:rPr>
        <w:t xml:space="preserve">. </w:t>
      </w:r>
    </w:p>
    <w:p w14:paraId="7D6752D2" w14:textId="08C9D712" w:rsidR="00A96787" w:rsidRPr="00B37E0F" w:rsidRDefault="00516420" w:rsidP="00EA667F">
      <w:pPr>
        <w:spacing w:line="360" w:lineRule="auto"/>
        <w:ind w:firstLine="709"/>
        <w:jc w:val="both"/>
        <w:rPr>
          <w:rFonts w:cstheme="minorHAnsi"/>
          <w:b/>
          <w:sz w:val="24"/>
          <w:szCs w:val="24"/>
        </w:rPr>
      </w:pPr>
      <w:r w:rsidRPr="00B37E0F">
        <w:rPr>
          <w:rFonts w:cstheme="minorHAnsi"/>
          <w:b/>
          <w:bCs/>
          <w:sz w:val="24"/>
          <w:szCs w:val="24"/>
        </w:rPr>
        <w:t>Question 1:</w:t>
      </w:r>
      <w:r w:rsidR="006608D6" w:rsidRPr="00B37E0F">
        <w:rPr>
          <w:rFonts w:cstheme="minorHAnsi"/>
          <w:b/>
          <w:sz w:val="24"/>
          <w:szCs w:val="24"/>
        </w:rPr>
        <w:t xml:space="preserve"> Is the variation in pollinator vs defense traits maintained by balancing selection?</w:t>
      </w:r>
      <w:r w:rsidR="00AF04F1" w:rsidRPr="00B37E0F">
        <w:rPr>
          <w:rFonts w:cstheme="minorHAnsi"/>
          <w:b/>
          <w:sz w:val="24"/>
          <w:szCs w:val="24"/>
        </w:rPr>
        <w:t xml:space="preserve"> </w:t>
      </w:r>
      <w:r w:rsidR="00D42BB1" w:rsidRPr="00B37E0F">
        <w:rPr>
          <w:rFonts w:cstheme="minorHAnsi"/>
          <w:sz w:val="24"/>
          <w:szCs w:val="24"/>
        </w:rPr>
        <w:t>Flower colour</w:t>
      </w:r>
      <w:r w:rsidR="00723B30" w:rsidRPr="00B37E0F">
        <w:rPr>
          <w:rFonts w:cstheme="minorHAnsi"/>
          <w:sz w:val="24"/>
          <w:szCs w:val="24"/>
        </w:rPr>
        <w:t xml:space="preserve"> in </w:t>
      </w:r>
      <w:r w:rsidR="00723B30" w:rsidRPr="00B37E0F">
        <w:rPr>
          <w:rFonts w:cstheme="minorHAnsi"/>
          <w:i/>
          <w:sz w:val="24"/>
          <w:szCs w:val="24"/>
        </w:rPr>
        <w:t>R. sativus</w:t>
      </w:r>
      <w:r w:rsidR="00D42BB1" w:rsidRPr="00B37E0F">
        <w:rPr>
          <w:rFonts w:cstheme="minorHAnsi"/>
          <w:sz w:val="24"/>
          <w:szCs w:val="24"/>
        </w:rPr>
        <w:t xml:space="preserve"> is associated with consistent differences in secondary chemical variation</w:t>
      </w:r>
      <w:r w:rsidR="00E17F8A" w:rsidRPr="00B37E0F">
        <w:rPr>
          <w:rFonts w:cstheme="minorHAnsi"/>
          <w:sz w:val="24"/>
          <w:szCs w:val="24"/>
        </w:rPr>
        <w:t>,</w:t>
      </w:r>
      <w:r w:rsidR="00D42BB1" w:rsidRPr="00B37E0F">
        <w:rPr>
          <w:rFonts w:cstheme="minorHAnsi"/>
          <w:sz w:val="24"/>
          <w:szCs w:val="24"/>
        </w:rPr>
        <w:t xml:space="preserve"> imply</w:t>
      </w:r>
      <w:r w:rsidR="00E17F8A" w:rsidRPr="00B37E0F">
        <w:rPr>
          <w:rFonts w:cstheme="minorHAnsi"/>
          <w:sz w:val="24"/>
          <w:szCs w:val="24"/>
        </w:rPr>
        <w:t>ing</w:t>
      </w:r>
      <w:r w:rsidR="00D42BB1" w:rsidRPr="00B37E0F">
        <w:rPr>
          <w:rFonts w:cstheme="minorHAnsi"/>
          <w:sz w:val="24"/>
          <w:szCs w:val="24"/>
        </w:rPr>
        <w:t xml:space="preserve"> that herbivores could act as selective agents on this flower colour polymorphism. Additionally, </w:t>
      </w:r>
      <w:r w:rsidR="00723B30" w:rsidRPr="00B37E0F">
        <w:rPr>
          <w:rFonts w:cstheme="minorHAnsi"/>
          <w:sz w:val="24"/>
          <w:szCs w:val="24"/>
        </w:rPr>
        <w:t>consistent preference</w:t>
      </w:r>
      <w:r w:rsidR="00D42BB1" w:rsidRPr="00B37E0F">
        <w:rPr>
          <w:rFonts w:cstheme="minorHAnsi"/>
          <w:sz w:val="24"/>
          <w:szCs w:val="24"/>
        </w:rPr>
        <w:t xml:space="preserve"> by pollinators for </w:t>
      </w:r>
      <w:proofErr w:type="gramStart"/>
      <w:r w:rsidR="00D42BB1" w:rsidRPr="00B37E0F">
        <w:rPr>
          <w:rFonts w:cstheme="minorHAnsi"/>
          <w:sz w:val="24"/>
          <w:szCs w:val="24"/>
        </w:rPr>
        <w:t>particular colour</w:t>
      </w:r>
      <w:proofErr w:type="gramEnd"/>
      <w:r w:rsidR="00D42BB1" w:rsidRPr="00B37E0F">
        <w:rPr>
          <w:rFonts w:cstheme="minorHAnsi"/>
          <w:sz w:val="24"/>
          <w:szCs w:val="24"/>
        </w:rPr>
        <w:t xml:space="preserve"> morphs, suggest</w:t>
      </w:r>
      <w:r w:rsidR="00E17F8A" w:rsidRPr="00B37E0F">
        <w:rPr>
          <w:rFonts w:cstheme="minorHAnsi"/>
          <w:sz w:val="24"/>
          <w:szCs w:val="24"/>
        </w:rPr>
        <w:t>s</w:t>
      </w:r>
      <w:r w:rsidR="00D42BB1" w:rsidRPr="00B37E0F">
        <w:rPr>
          <w:rFonts w:cstheme="minorHAnsi"/>
          <w:sz w:val="24"/>
          <w:szCs w:val="24"/>
        </w:rPr>
        <w:t xml:space="preserve"> that pollinators could also act to maintain</w:t>
      </w:r>
      <w:r w:rsidR="00723B30" w:rsidRPr="00B37E0F">
        <w:rPr>
          <w:rFonts w:cstheme="minorHAnsi"/>
          <w:sz w:val="24"/>
          <w:szCs w:val="24"/>
        </w:rPr>
        <w:t xml:space="preserve"> such</w:t>
      </w:r>
      <w:r w:rsidR="00D42BB1" w:rsidRPr="00B37E0F">
        <w:rPr>
          <w:rFonts w:cstheme="minorHAnsi"/>
          <w:sz w:val="24"/>
          <w:szCs w:val="24"/>
        </w:rPr>
        <w:t xml:space="preserve"> variation in </w:t>
      </w:r>
      <w:r w:rsidR="00E17F8A" w:rsidRPr="00B37E0F">
        <w:rPr>
          <w:rFonts w:cstheme="minorHAnsi"/>
          <w:sz w:val="24"/>
          <w:szCs w:val="24"/>
        </w:rPr>
        <w:t xml:space="preserve">anti-herbivore </w:t>
      </w:r>
      <w:r w:rsidR="00D42BB1" w:rsidRPr="00B37E0F">
        <w:rPr>
          <w:rFonts w:cstheme="minorHAnsi"/>
          <w:sz w:val="24"/>
          <w:szCs w:val="24"/>
        </w:rPr>
        <w:t xml:space="preserve">defensive chemistry; </w:t>
      </w:r>
      <w:r w:rsidR="00723B30" w:rsidRPr="00B37E0F">
        <w:rPr>
          <w:rFonts w:cstheme="minorHAnsi"/>
          <w:sz w:val="24"/>
          <w:szCs w:val="24"/>
        </w:rPr>
        <w:t>indicating</w:t>
      </w:r>
      <w:r w:rsidR="00D42BB1" w:rsidRPr="00B37E0F">
        <w:rPr>
          <w:rFonts w:cstheme="minorHAnsi"/>
          <w:sz w:val="24"/>
          <w:szCs w:val="24"/>
        </w:rPr>
        <w:t xml:space="preserve"> the conflicting selection</w:t>
      </w:r>
      <w:r w:rsidR="00E17F8A" w:rsidRPr="00B37E0F">
        <w:rPr>
          <w:rFonts w:cstheme="minorHAnsi"/>
          <w:sz w:val="24"/>
          <w:szCs w:val="24"/>
        </w:rPr>
        <w:t xml:space="preserve"> pressures</w:t>
      </w:r>
      <w:r w:rsidR="00D42BB1" w:rsidRPr="00B37E0F">
        <w:rPr>
          <w:rFonts w:cstheme="minorHAnsi"/>
          <w:sz w:val="24"/>
          <w:szCs w:val="24"/>
        </w:rPr>
        <w:t xml:space="preserve"> imposed by both agents</w:t>
      </w:r>
      <w:r w:rsidR="009334AB" w:rsidRPr="00B37E0F">
        <w:rPr>
          <w:rFonts w:cstheme="minorHAnsi"/>
          <w:sz w:val="24"/>
          <w:szCs w:val="24"/>
        </w:rPr>
        <w:fldChar w:fldCharType="begin">
          <w:fldData xml:space="preserve">PEVuZE5vdGU+PENpdGU+PEF1dGhvcj5TdHJhdXNzPC9BdXRob3I+PFllYXI+MjAwNDwvWWVhcj48
UmVjTnVtPjUyODwvUmVjTnVtPjxEaXNwbGF5VGV4dD48c3R5bGUgZmFjZT0ic3VwZXJzY3JpcHQi
PjQsNSwxMDwvc3R5bGU+PC9EaXNwbGF5VGV4dD48cmVjb3JkPjxyZWMtbnVtYmVyPjUyODwvcmVj
LW51bWJlcj48Zm9yZWlnbi1rZXlzPjxrZXkgYXBwPSJFTiIgZGItaWQ9IjUwOWR2MjV0bXB4YTl2
ZXR2dzM1czJyY3B2emFwOXcydmZzdCIgdGltZXN0YW1wPSIxNTY2MTQxMjk3IiBndWlkPSJmODUw
YjllMy05MWUyLTQ4NDctOGQ5My00Y2I5YzAyMTYxNzAiPjUyODwva2V5PjwvZm9yZWlnbi1rZXlz
PjxyZWYtdHlwZSBuYW1lPSJKb3VybmFsIEFydGljbGUiPjE3PC9yZWYtdHlwZT48Y29udHJpYnV0
b3JzPjxhdXRob3JzPjxhdXRob3I+U3RyYXVzcywgU2hhcm9uIFkuPC9hdXRob3I+PGF1dGhvcj5J
cndpbiwgUmViZWNjYSBFLjwvYXV0aG9yPjxhdXRob3I+TGFtYnJpeCwgVmlyZ2luaWEgTS48L2F1
dGhvcj48L2F1dGhvcnM+PC9jb250cmlidXRvcnM+PHRpdGxlcz48dGl0bGU+T3B0aW1hbCBkZWZl
bmNlIHRoZW9yeSBhbmQgZmxvd2VyIHBldGFsIGNvbG91ciBwcmVkaWN0IHZhcmlhdGlvbiBpbiB0
aGUgc2Vjb25kYXJ5IGNoZW1pc3RyeSBvZiB3aWxkIHJhZGlzaDwvdGl0bGU+PC90aXRsZXM+PHBh
Z2VzPjEzMi0xNDE8L3BhZ2VzPjx2b2x1bWU+OTI8L3ZvbHVtZT48bnVtYmVyPjE8L251bWJlcj48
ZGF0ZXM+PHllYXI+MjAwNDwveWVhcj48L2RhdGVzPjxpc2JuPjAwMjItMDQ3NzwvaXNibj48dXJs
cz48cmVsYXRlZC11cmxzPjx1cmw+aHR0cHM6Ly9iZXNqb3VybmFscy5vbmxpbmVsaWJyYXJ5Lndp
bGV5LmNvbS9kb2kvYWJzLzEwLjExMTEvai4xMzY1LTI3NDUuMjAwNC4wMDg0My54PC91cmw+PC9y
ZWxhdGVkLXVybHM+PC91cmxzPjxlbGVjdHJvbmljLXJlc291cmNlLW51bT4xMC4xMTExL2ouMTM2
NS0yNzQ1LjIwMDQuMDA4NDMueDwvZWxlY3Ryb25pYy1yZXNvdXJjZS1udW0+PC9yZWNvcmQ+PC9D
aXRlPjxDaXRlPjxBdXRob3I+SXJ3aW48L0F1dGhvcj48WWVhcj4yMDAzPC9ZZWFyPjxSZWNOdW0+
MjkwPC9SZWNOdW0+PHJlY29yZD48cmVjLW51bWJlcj4yOTA8L3JlYy1udW1iZXI+PGZvcmVpZ24t
a2V5cz48a2V5IGFwcD0iRU4iIGRiLWlkPSI1MDlkdjI1dG1weGE5dmV0dnczNXMycmNwdnphcDl3
MnZmc3QiIHRpbWVzdGFtcD0iMTUzNzIwMzU4MiIgZ3VpZD0iODBmZDg1NTQtZmJkNi00ODM4LTk2
NjQtYmU2ZjUyMDZlNjMyIj4yOTA8L2tleT48L2ZvcmVpZ24ta2V5cz48cmVmLXR5cGUgbmFtZT0i
Sm91cm5hbCBBcnRpY2xlIj4xNzwvcmVmLXR5cGU+PGNvbnRyaWJ1dG9ycz48YXV0aG9ycz48YXV0
aG9yPklyd2luLCBSZWJlY2NhIEUuPC9hdXRob3I+PGF1dGhvcj5TdHJhdXNzLCBTaGFyb24gWS48
L2F1dGhvcj48YXV0aG9yPlN0b3J6LCBTaG9ubmE8L2F1dGhvcj48YXV0aG9yPkVtZXJzb24sIEFp
bWVlPC9hdXRob3I+PGF1dGhvcj5HdWliZXJ0LCBHZW5ldmlldmU8L2F1dGhvcj48L2F1dGhvcnM+
PC9jb250cmlidXRvcnM+PHRpdGxlcz48dGl0bGU+VGhlIHJvbGUgb2YgaGVyYml2b3JlcyBpbiB0
aGUgbWFpbnRlbmFuY2Ugb2YgYSBmbG93ZXIgY29sb3IgcG9seW1vcnBoaXNtIGluIHdpbGQgcmFk
aXNoPC90aXRsZT48c2Vjb25kYXJ5LXRpdGxlPkVjb2xvZ3k8L3NlY29uZGFyeS10aXRsZT48L3Rp
dGxlcz48cGVyaW9kaWNhbD48ZnVsbC10aXRsZT5FY29sb2d5PC9mdWxsLXRpdGxlPjwvcGVyaW9k
aWNhbD48cGFnZXM+MTczMy0xNzQzPC9wYWdlcz48dm9sdW1lPjg0PC92b2x1bWU+PG51bWJlcj43
PC9udW1iZXI+PGRhdGVzPjx5ZWFyPjIwMDM8L3llYXI+PC9kYXRlcz48dXJscz48cmVsYXRlZC11
cmxzPjx1cmw+aHR0cHM6Ly9lc2Fqb3VybmFscy5vbmxpbmVsaWJyYXJ5LndpbGV5LmNvbS9kb2kv
YWJzLzEwLjE4OTAvMDAxMi05NjU4JTI4MjAwMyUyOTA4NCU1QjE3MzMlM0FUUk9ISVQlNUQyLjAu
Q08lM0IyPC91cmw+PC9yZWxhdGVkLXVybHM+PC91cmxzPjxlbGVjdHJvbmljLXJlc291cmNlLW51
bT5kb2k6MTAuMTg5MC8wMDEyLTk2NTgoMjAwMykwODRbMTczMzpUUk9ISVRdMi4wLkNPOzI8L2Vs
ZWN0cm9uaWMtcmVzb3VyY2UtbnVtPjwvcmVjb3JkPjwvQ2l0ZT48Q2l0ZT48QXV0aG9yPklyd2lu
PC9BdXRob3I+PFllYXI+MjAwNTwvWWVhcj48UmVjTnVtPjUyNjwvUmVjTnVtPjxyZWNvcmQ+PHJl
Yy1udW1iZXI+NTI2PC9yZWMtbnVtYmVyPjxmb3JlaWduLWtleXM+PGtleSBhcHA9IkVOIiBkYi1p
ZD0iNTA5ZHYyNXRtcHhhOXZldHZ3MzVzMnJjcHZ6YXA5dzJ2ZnN0IiB0aW1lc3RhbXA9IjE1NjYx
NDExOTciIGd1aWQ9ImRlMzYzYjg1LTcwYzctNDkxYi04ZjE5LWUzOTk4MTNkNTQ0MyI+NTI2PC9r
ZXk+PC9mb3JlaWduLWtleXM+PHJlZi10eXBlIG5hbWU9IkpvdXJuYWwgQXJ0aWNsZSI+MTc8L3Jl
Zi10eXBlPjxjb250cmlidXRvcnM+PGF1dGhvcnM+PGF1dGhvcj5JcndpbiwgUmViZWNjYTwvYXV0
aG9yPjxhdXRob3I+eGEsPC9hdXRob3I+PGF1dGhvcj5FLDwvYXV0aG9yPjxhdXRob3I+U3RyYXVz
cywgU2hhcm9uPC9hdXRob3I+PGF1dGhvcj54YSw8L2F1dGhvcj48YXV0aG9yPlksPC9hdXRob3I+
PGF1dGhvcj5Bc3NvY2lhdGUgRWRpdG9yOiBQaGlsaXBwZSwgSmFybmU8L2F1dGhvcj48L2F1dGhv
cnM+PC9jb250cmlidXRvcnM+PHRpdGxlcz48dGl0bGU+Rmxvd2VyIGNvbG9yIG1pY3JvZXZvbHV0
aW9uIGluIHdpbGQgcmFkaXNoOiBFdm9sdXRpb25hcnkgcmVzcG9uc2UgdG8gcG9sbGluYXRvciBt
ZWRpYXRlZCBzZWxlY3Rpb248L3RpdGxlPjxzZWNvbmRhcnktdGl0bGU+VGhlIEFtZXJpY2FuIE5h
dHVyYWxpc3Q8L3NlY29uZGFyeS10aXRsZT48L3RpdGxlcz48cGVyaW9kaWNhbD48ZnVsbC10aXRs
ZT5UaGUgQW1lcmljYW4gTmF0dXJhbGlzdDwvZnVsbC10aXRsZT48L3BlcmlvZGljYWw+PHBhZ2Vz
PjIyNS0yMzc8L3BhZ2VzPjx2b2x1bWU+MTY1PC92b2x1bWU+PG51bWJlcj4yPC9udW1iZXI+PGRh
dGVzPjx5ZWFyPjIwMDU8L3llYXI+PC9kYXRlcz48cHVibGlzaGVyPltUaGUgVW5pdmVyc2l0eSBv
ZiBDaGljYWdvIFByZXNzLCBUaGUgQW1lcmljYW4gU29jaWV0eSBvZiBOYXR1cmFsaXN0c108L3B1
Ymxpc2hlcj48aXNibj4wMDAzMDE0NywgMTUzNzUzMjM8L2lzYm4+PHVybHM+PHJlbGF0ZWQtdXJs
cz48dXJsPmh0dHA6Ly93d3cuanN0b3Iub3JnL3N0YWJsZS8xMC4xMDg2LzQyNjcxNDwvdXJsPjwv
cmVsYXRlZC11cmxzPjwvdXJscz48Y3VzdG9tMT5GdWxsIHB1YmxpY2F0aW9uIGRhdGU6IEZlYnJ1
YXJ5IDIwMDU8L2N1c3RvbTE+PGVsZWN0cm9uaWMtcmVzb3VyY2UtbnVtPjEwLjEwODYvNDI2NzE0
PC9lbGVjdHJvbmljLXJlc291cmNlLW51bT48L3JlY29yZD48L0NpdGU+PC9FbmROb3RlPgB=
</w:fldData>
        </w:fldChar>
      </w:r>
      <w:r w:rsidR="00E8521B" w:rsidRPr="00B37E0F">
        <w:rPr>
          <w:rFonts w:cstheme="minorHAnsi"/>
          <w:sz w:val="24"/>
          <w:szCs w:val="24"/>
        </w:rPr>
        <w:instrText xml:space="preserve"> ADDIN EN.CITE </w:instrText>
      </w:r>
      <w:r w:rsidR="00E8521B" w:rsidRPr="00B37E0F">
        <w:rPr>
          <w:rFonts w:cstheme="minorHAnsi"/>
          <w:sz w:val="24"/>
          <w:szCs w:val="24"/>
        </w:rPr>
        <w:fldChar w:fldCharType="begin">
          <w:fldData xml:space="preserve">PEVuZE5vdGU+PENpdGU+PEF1dGhvcj5TdHJhdXNzPC9BdXRob3I+PFllYXI+MjAwNDwvWWVhcj48
UmVjTnVtPjUyODwvUmVjTnVtPjxEaXNwbGF5VGV4dD48c3R5bGUgZmFjZT0ic3VwZXJzY3JpcHQi
PjQsNSwxMDwvc3R5bGU+PC9EaXNwbGF5VGV4dD48cmVjb3JkPjxyZWMtbnVtYmVyPjUyODwvcmVj
LW51bWJlcj48Zm9yZWlnbi1rZXlzPjxrZXkgYXBwPSJFTiIgZGItaWQ9IjUwOWR2MjV0bXB4YTl2
ZXR2dzM1czJyY3B2emFwOXcydmZzdCIgdGltZXN0YW1wPSIxNTY2MTQxMjk3IiBndWlkPSJmODUw
YjllMy05MWUyLTQ4NDctOGQ5My00Y2I5YzAyMTYxNzAiPjUyODwva2V5PjwvZm9yZWlnbi1rZXlz
PjxyZWYtdHlwZSBuYW1lPSJKb3VybmFsIEFydGljbGUiPjE3PC9yZWYtdHlwZT48Y29udHJpYnV0
b3JzPjxhdXRob3JzPjxhdXRob3I+U3RyYXVzcywgU2hhcm9uIFkuPC9hdXRob3I+PGF1dGhvcj5J
cndpbiwgUmViZWNjYSBFLjwvYXV0aG9yPjxhdXRob3I+TGFtYnJpeCwgVmlyZ2luaWEgTS48L2F1
dGhvcj48L2F1dGhvcnM+PC9jb250cmlidXRvcnM+PHRpdGxlcz48dGl0bGU+T3B0aW1hbCBkZWZl
bmNlIHRoZW9yeSBhbmQgZmxvd2VyIHBldGFsIGNvbG91ciBwcmVkaWN0IHZhcmlhdGlvbiBpbiB0
aGUgc2Vjb25kYXJ5IGNoZW1pc3RyeSBvZiB3aWxkIHJhZGlzaDwvdGl0bGU+PC90aXRsZXM+PHBh
Z2VzPjEzMi0xNDE8L3BhZ2VzPjx2b2x1bWU+OTI8L3ZvbHVtZT48bnVtYmVyPjE8L251bWJlcj48
ZGF0ZXM+PHllYXI+MjAwNDwveWVhcj48L2RhdGVzPjxpc2JuPjAwMjItMDQ3NzwvaXNibj48dXJs
cz48cmVsYXRlZC11cmxzPjx1cmw+aHR0cHM6Ly9iZXNqb3VybmFscy5vbmxpbmVsaWJyYXJ5Lndp
bGV5LmNvbS9kb2kvYWJzLzEwLjExMTEvai4xMzY1LTI3NDUuMjAwNC4wMDg0My54PC91cmw+PC9y
ZWxhdGVkLXVybHM+PC91cmxzPjxlbGVjdHJvbmljLXJlc291cmNlLW51bT4xMC4xMTExL2ouMTM2
NS0yNzQ1LjIwMDQuMDA4NDMueDwvZWxlY3Ryb25pYy1yZXNvdXJjZS1udW0+PC9yZWNvcmQ+PC9D
aXRlPjxDaXRlPjxBdXRob3I+SXJ3aW48L0F1dGhvcj48WWVhcj4yMDAzPC9ZZWFyPjxSZWNOdW0+
MjkwPC9SZWNOdW0+PHJlY29yZD48cmVjLW51bWJlcj4yOTA8L3JlYy1udW1iZXI+PGZvcmVpZ24t
a2V5cz48a2V5IGFwcD0iRU4iIGRiLWlkPSI1MDlkdjI1dG1weGE5dmV0dnczNXMycmNwdnphcDl3
MnZmc3QiIHRpbWVzdGFtcD0iMTUzNzIwMzU4MiIgZ3VpZD0iODBmZDg1NTQtZmJkNi00ODM4LTk2
NjQtYmU2ZjUyMDZlNjMyIj4yOTA8L2tleT48L2ZvcmVpZ24ta2V5cz48cmVmLXR5cGUgbmFtZT0i
Sm91cm5hbCBBcnRpY2xlIj4xNzwvcmVmLXR5cGU+PGNvbnRyaWJ1dG9ycz48YXV0aG9ycz48YXV0
aG9yPklyd2luLCBSZWJlY2NhIEUuPC9hdXRob3I+PGF1dGhvcj5TdHJhdXNzLCBTaGFyb24gWS48
L2F1dGhvcj48YXV0aG9yPlN0b3J6LCBTaG9ubmE8L2F1dGhvcj48YXV0aG9yPkVtZXJzb24sIEFp
bWVlPC9hdXRob3I+PGF1dGhvcj5HdWliZXJ0LCBHZW5ldmlldmU8L2F1dGhvcj48L2F1dGhvcnM+
PC9jb250cmlidXRvcnM+PHRpdGxlcz48dGl0bGU+VGhlIHJvbGUgb2YgaGVyYml2b3JlcyBpbiB0
aGUgbWFpbnRlbmFuY2Ugb2YgYSBmbG93ZXIgY29sb3IgcG9seW1vcnBoaXNtIGluIHdpbGQgcmFk
aXNoPC90aXRsZT48c2Vjb25kYXJ5LXRpdGxlPkVjb2xvZ3k8L3NlY29uZGFyeS10aXRsZT48L3Rp
dGxlcz48cGVyaW9kaWNhbD48ZnVsbC10aXRsZT5FY29sb2d5PC9mdWxsLXRpdGxlPjwvcGVyaW9k
aWNhbD48cGFnZXM+MTczMy0xNzQzPC9wYWdlcz48dm9sdW1lPjg0PC92b2x1bWU+PG51bWJlcj43
PC9udW1iZXI+PGRhdGVzPjx5ZWFyPjIwMDM8L3llYXI+PC9kYXRlcz48dXJscz48cmVsYXRlZC11
cmxzPjx1cmw+aHR0cHM6Ly9lc2Fqb3VybmFscy5vbmxpbmVsaWJyYXJ5LndpbGV5LmNvbS9kb2kv
YWJzLzEwLjE4OTAvMDAxMi05NjU4JTI4MjAwMyUyOTA4NCU1QjE3MzMlM0FUUk9ISVQlNUQyLjAu
Q08lM0IyPC91cmw+PC9yZWxhdGVkLXVybHM+PC91cmxzPjxlbGVjdHJvbmljLXJlc291cmNlLW51
bT5kb2k6MTAuMTg5MC8wMDEyLTk2NTgoMjAwMykwODRbMTczMzpUUk9ISVRdMi4wLkNPOzI8L2Vs
ZWN0cm9uaWMtcmVzb3VyY2UtbnVtPjwvcmVjb3JkPjwvQ2l0ZT48Q2l0ZT48QXV0aG9yPklyd2lu
PC9BdXRob3I+PFllYXI+MjAwNTwvWWVhcj48UmVjTnVtPjUyNjwvUmVjTnVtPjxyZWNvcmQ+PHJl
Yy1udW1iZXI+NTI2PC9yZWMtbnVtYmVyPjxmb3JlaWduLWtleXM+PGtleSBhcHA9IkVOIiBkYi1p
ZD0iNTA5ZHYyNXRtcHhhOXZldHZ3MzVzMnJjcHZ6YXA5dzJ2ZnN0IiB0aW1lc3RhbXA9IjE1NjYx
NDExOTciIGd1aWQ9ImRlMzYzYjg1LTcwYzctNDkxYi04ZjE5LWUzOTk4MTNkNTQ0MyI+NTI2PC9r
ZXk+PC9mb3JlaWduLWtleXM+PHJlZi10eXBlIG5hbWU9IkpvdXJuYWwgQXJ0aWNsZSI+MTc8L3Jl
Zi10eXBlPjxjb250cmlidXRvcnM+PGF1dGhvcnM+PGF1dGhvcj5JcndpbiwgUmViZWNjYTwvYXV0
aG9yPjxhdXRob3I+eGEsPC9hdXRob3I+PGF1dGhvcj5FLDwvYXV0aG9yPjxhdXRob3I+U3RyYXVz
cywgU2hhcm9uPC9hdXRob3I+PGF1dGhvcj54YSw8L2F1dGhvcj48YXV0aG9yPlksPC9hdXRob3I+
PGF1dGhvcj5Bc3NvY2lhdGUgRWRpdG9yOiBQaGlsaXBwZSwgSmFybmU8L2F1dGhvcj48L2F1dGhv
cnM+PC9jb250cmlidXRvcnM+PHRpdGxlcz48dGl0bGU+Rmxvd2VyIGNvbG9yIG1pY3JvZXZvbHV0
aW9uIGluIHdpbGQgcmFkaXNoOiBFdm9sdXRpb25hcnkgcmVzcG9uc2UgdG8gcG9sbGluYXRvciBt
ZWRpYXRlZCBzZWxlY3Rpb248L3RpdGxlPjxzZWNvbmRhcnktdGl0bGU+VGhlIEFtZXJpY2FuIE5h
dHVyYWxpc3Q8L3NlY29uZGFyeS10aXRsZT48L3RpdGxlcz48cGVyaW9kaWNhbD48ZnVsbC10aXRs
ZT5UaGUgQW1lcmljYW4gTmF0dXJhbGlzdDwvZnVsbC10aXRsZT48L3BlcmlvZGljYWw+PHBhZ2Vz
PjIyNS0yMzc8L3BhZ2VzPjx2b2x1bWU+MTY1PC92b2x1bWU+PG51bWJlcj4yPC9udW1iZXI+PGRh
dGVzPjx5ZWFyPjIwMDU8L3llYXI+PC9kYXRlcz48cHVibGlzaGVyPltUaGUgVW5pdmVyc2l0eSBv
ZiBDaGljYWdvIFByZXNzLCBUaGUgQW1lcmljYW4gU29jaWV0eSBvZiBOYXR1cmFsaXN0c108L3B1
Ymxpc2hlcj48aXNibj4wMDAzMDE0NywgMTUzNzUzMjM8L2lzYm4+PHVybHM+PHJlbGF0ZWQtdXJs
cz48dXJsPmh0dHA6Ly93d3cuanN0b3Iub3JnL3N0YWJsZS8xMC4xMDg2LzQyNjcxNDwvdXJsPjwv
cmVsYXRlZC11cmxzPjwvdXJscz48Y3VzdG9tMT5GdWxsIHB1YmxpY2F0aW9uIGRhdGU6IEZlYnJ1
YXJ5IDIwMDU8L2N1c3RvbTE+PGVsZWN0cm9uaWMtcmVzb3VyY2UtbnVtPjEwLjEwODYvNDI2NzE0
PC9lbGVjdHJvbmljLXJlc291cmNlLW51bT48L3JlY29yZD48L0NpdGU+PC9FbmROb3RlPgB=
</w:fldData>
        </w:fldChar>
      </w:r>
      <w:r w:rsidR="00E8521B" w:rsidRPr="00B37E0F">
        <w:rPr>
          <w:rFonts w:cstheme="minorHAnsi"/>
          <w:sz w:val="24"/>
          <w:szCs w:val="24"/>
        </w:rPr>
        <w:instrText xml:space="preserve"> ADDIN EN.CITE.DATA </w:instrText>
      </w:r>
      <w:r w:rsidR="00E8521B" w:rsidRPr="00B37E0F">
        <w:rPr>
          <w:rFonts w:cstheme="minorHAnsi"/>
          <w:sz w:val="24"/>
          <w:szCs w:val="24"/>
        </w:rPr>
      </w:r>
      <w:r w:rsidR="00E8521B" w:rsidRPr="00B37E0F">
        <w:rPr>
          <w:rFonts w:cstheme="minorHAnsi"/>
          <w:sz w:val="24"/>
          <w:szCs w:val="24"/>
        </w:rPr>
        <w:fldChar w:fldCharType="end"/>
      </w:r>
      <w:r w:rsidR="009334AB" w:rsidRPr="00B37E0F">
        <w:rPr>
          <w:rFonts w:cstheme="minorHAnsi"/>
          <w:sz w:val="24"/>
          <w:szCs w:val="24"/>
        </w:rPr>
      </w:r>
      <w:r w:rsidR="009334AB" w:rsidRPr="00B37E0F">
        <w:rPr>
          <w:rFonts w:cstheme="minorHAnsi"/>
          <w:sz w:val="24"/>
          <w:szCs w:val="24"/>
        </w:rPr>
        <w:fldChar w:fldCharType="separate"/>
      </w:r>
      <w:r w:rsidR="00E8521B" w:rsidRPr="00B37E0F">
        <w:rPr>
          <w:rFonts w:cstheme="minorHAnsi"/>
          <w:noProof/>
          <w:sz w:val="24"/>
          <w:szCs w:val="24"/>
          <w:vertAlign w:val="superscript"/>
        </w:rPr>
        <w:t>4,5,10</w:t>
      </w:r>
      <w:r w:rsidR="009334AB" w:rsidRPr="00B37E0F">
        <w:rPr>
          <w:rFonts w:cstheme="minorHAnsi"/>
          <w:sz w:val="24"/>
          <w:szCs w:val="24"/>
        </w:rPr>
        <w:fldChar w:fldCharType="end"/>
      </w:r>
      <w:r w:rsidR="00D42BB1" w:rsidRPr="00B37E0F">
        <w:rPr>
          <w:rFonts w:cstheme="minorHAnsi"/>
          <w:sz w:val="24"/>
          <w:szCs w:val="24"/>
        </w:rPr>
        <w:t>. To understand whether this conflicting selection maintain</w:t>
      </w:r>
      <w:r w:rsidR="00E17F8A" w:rsidRPr="00B37E0F">
        <w:rPr>
          <w:rFonts w:cstheme="minorHAnsi"/>
          <w:sz w:val="24"/>
          <w:szCs w:val="24"/>
        </w:rPr>
        <w:t>s</w:t>
      </w:r>
      <w:r w:rsidR="00D42BB1" w:rsidRPr="00B37E0F">
        <w:rPr>
          <w:rFonts w:cstheme="minorHAnsi"/>
          <w:sz w:val="24"/>
          <w:szCs w:val="24"/>
        </w:rPr>
        <w:t xml:space="preserve"> variation among genotypes of wild radish by means of balancing selection, we wi</w:t>
      </w:r>
      <w:r w:rsidR="009334AB" w:rsidRPr="00B37E0F">
        <w:rPr>
          <w:rFonts w:cstheme="minorHAnsi"/>
          <w:sz w:val="24"/>
          <w:szCs w:val="24"/>
        </w:rPr>
        <w:t xml:space="preserve">ll perform </w:t>
      </w:r>
      <w:r w:rsidR="00455017" w:rsidRPr="00B37E0F">
        <w:rPr>
          <w:rFonts w:cstheme="minorHAnsi"/>
          <w:sz w:val="24"/>
          <w:szCs w:val="24"/>
        </w:rPr>
        <w:t xml:space="preserve">a </w:t>
      </w:r>
      <w:r w:rsidR="00E17F8A" w:rsidRPr="00B37E0F">
        <w:rPr>
          <w:rFonts w:cstheme="minorHAnsi"/>
          <w:sz w:val="24"/>
          <w:szCs w:val="24"/>
        </w:rPr>
        <w:t xml:space="preserve">field </w:t>
      </w:r>
      <w:r w:rsidR="009334AB" w:rsidRPr="00B37E0F">
        <w:rPr>
          <w:rFonts w:cstheme="minorHAnsi"/>
          <w:sz w:val="24"/>
          <w:szCs w:val="24"/>
        </w:rPr>
        <w:t xml:space="preserve">experiment to determine </w:t>
      </w:r>
      <w:r w:rsidR="009334AB" w:rsidRPr="00B37E0F">
        <w:rPr>
          <w:rFonts w:cstheme="minorHAnsi"/>
          <w:sz w:val="24"/>
          <w:szCs w:val="24"/>
        </w:rPr>
        <w:lastRenderedPageBreak/>
        <w:t xml:space="preserve">whether balancing selection operates on flower locus by understanding the gene frequency changes as </w:t>
      </w:r>
      <w:r w:rsidR="00E17F8A" w:rsidRPr="00B37E0F">
        <w:rPr>
          <w:rFonts w:cstheme="minorHAnsi"/>
          <w:sz w:val="24"/>
          <w:szCs w:val="24"/>
        </w:rPr>
        <w:t xml:space="preserve">an </w:t>
      </w:r>
      <w:r w:rsidR="009334AB" w:rsidRPr="00B37E0F">
        <w:rPr>
          <w:rFonts w:cstheme="minorHAnsi"/>
          <w:sz w:val="24"/>
          <w:szCs w:val="24"/>
        </w:rPr>
        <w:t xml:space="preserve">indication of balancing selection. </w:t>
      </w:r>
    </w:p>
    <w:p w14:paraId="4B13B771" w14:textId="58944D50" w:rsidR="00AF04F1" w:rsidRPr="00B37E0F" w:rsidRDefault="00B71D7C" w:rsidP="00EA667F">
      <w:pPr>
        <w:spacing w:line="360" w:lineRule="auto"/>
        <w:ind w:firstLine="709"/>
        <w:jc w:val="both"/>
        <w:rPr>
          <w:rFonts w:cstheme="minorHAnsi"/>
          <w:b/>
          <w:sz w:val="24"/>
          <w:szCs w:val="24"/>
        </w:rPr>
      </w:pPr>
      <w:r w:rsidRPr="00B37E0F">
        <w:rPr>
          <w:rFonts w:cstheme="minorHAnsi"/>
          <w:b/>
          <w:sz w:val="24"/>
          <w:szCs w:val="24"/>
        </w:rPr>
        <w:t>WP 1: Convergent Selection experiment to understand whether differences among petal morphs in leaf defensive chemistry is main</w:t>
      </w:r>
      <w:r w:rsidR="00AF04F1" w:rsidRPr="00B37E0F">
        <w:rPr>
          <w:rFonts w:cstheme="minorHAnsi"/>
          <w:b/>
          <w:sz w:val="24"/>
          <w:szCs w:val="24"/>
        </w:rPr>
        <w:t xml:space="preserve">tained by balancing selection. </w:t>
      </w:r>
      <w:r w:rsidRPr="00B37E0F">
        <w:rPr>
          <w:rFonts w:cstheme="minorHAnsi"/>
          <w:sz w:val="24"/>
          <w:szCs w:val="24"/>
        </w:rPr>
        <w:t>We will perform a “convergence” experiment in the first year of the fellowship in which we establish experimental populations, originating from seeds from 200 families collected from one field population in California</w:t>
      </w:r>
      <w:r w:rsidR="00EF5048" w:rsidRPr="00B37E0F">
        <w:rPr>
          <w:rFonts w:cstheme="minorHAnsi"/>
          <w:sz w:val="24"/>
          <w:szCs w:val="24"/>
        </w:rPr>
        <w:t>,</w:t>
      </w:r>
      <w:r w:rsidRPr="00B37E0F">
        <w:rPr>
          <w:rFonts w:cstheme="minorHAnsi"/>
          <w:sz w:val="24"/>
          <w:szCs w:val="24"/>
        </w:rPr>
        <w:t xml:space="preserve"> will be grown as a base generation. We will then document flower </w:t>
      </w:r>
      <w:r w:rsidR="00AE17B4" w:rsidRPr="00B37E0F">
        <w:rPr>
          <w:rFonts w:cstheme="minorHAnsi"/>
          <w:sz w:val="24"/>
          <w:szCs w:val="24"/>
        </w:rPr>
        <w:t>colour</w:t>
      </w:r>
      <w:r w:rsidRPr="00B37E0F">
        <w:rPr>
          <w:rFonts w:cstheme="minorHAnsi"/>
          <w:sz w:val="24"/>
          <w:szCs w:val="24"/>
        </w:rPr>
        <w:t xml:space="preserve"> and induced indole GLS co-variation in these plants over one generation to </w:t>
      </w:r>
      <w:proofErr w:type="gramStart"/>
      <w:r w:rsidRPr="00B37E0F">
        <w:rPr>
          <w:rFonts w:cstheme="minorHAnsi"/>
          <w:sz w:val="24"/>
          <w:szCs w:val="24"/>
        </w:rPr>
        <w:t xml:space="preserve">determine  </w:t>
      </w:r>
      <w:r w:rsidR="005620ED" w:rsidRPr="00B37E0F">
        <w:rPr>
          <w:rFonts w:cstheme="minorHAnsi"/>
          <w:sz w:val="24"/>
          <w:szCs w:val="24"/>
        </w:rPr>
        <w:t>whether</w:t>
      </w:r>
      <w:proofErr w:type="gramEnd"/>
      <w:r w:rsidR="005620ED" w:rsidRPr="00B37E0F">
        <w:rPr>
          <w:rFonts w:cstheme="minorHAnsi"/>
          <w:sz w:val="24"/>
          <w:szCs w:val="24"/>
        </w:rPr>
        <w:t xml:space="preserve"> their frequencies tend</w:t>
      </w:r>
      <w:r w:rsidRPr="00B37E0F">
        <w:rPr>
          <w:rFonts w:cstheme="minorHAnsi"/>
          <w:sz w:val="24"/>
          <w:szCs w:val="24"/>
        </w:rPr>
        <w:t xml:space="preserve"> to converge toward typical,  intermediate values,  as  would  be  expected  if  balancing selection </w:t>
      </w:r>
      <w:r w:rsidR="00EF5048" w:rsidRPr="00B37E0F">
        <w:rPr>
          <w:rFonts w:cstheme="minorHAnsi"/>
          <w:sz w:val="24"/>
          <w:szCs w:val="24"/>
        </w:rPr>
        <w:t xml:space="preserve">was </w:t>
      </w:r>
      <w:r w:rsidRPr="00B37E0F">
        <w:rPr>
          <w:rFonts w:cstheme="minorHAnsi"/>
          <w:sz w:val="24"/>
          <w:szCs w:val="24"/>
        </w:rPr>
        <w:t xml:space="preserve">operating. In order to characterize the GLS compounds present in each plant, we will use the </w:t>
      </w:r>
      <w:proofErr w:type="gramStart"/>
      <w:r w:rsidRPr="00B37E0F">
        <w:rPr>
          <w:rFonts w:cstheme="minorHAnsi"/>
          <w:sz w:val="24"/>
          <w:szCs w:val="24"/>
        </w:rPr>
        <w:t>high performance</w:t>
      </w:r>
      <w:proofErr w:type="gramEnd"/>
      <w:r w:rsidRPr="00B37E0F">
        <w:rPr>
          <w:rFonts w:cstheme="minorHAnsi"/>
          <w:sz w:val="24"/>
          <w:szCs w:val="24"/>
        </w:rPr>
        <w:t xml:space="preserve"> liquid chromatography coupled to mass spectrometry (HPLC-MS/MS). </w:t>
      </w:r>
    </w:p>
    <w:p w14:paraId="7A1AC1AF" w14:textId="77777777" w:rsidR="00AF04F1" w:rsidRPr="00B37E0F" w:rsidRDefault="00B71D7C" w:rsidP="00EA667F">
      <w:pPr>
        <w:spacing w:line="360" w:lineRule="auto"/>
        <w:ind w:firstLine="709"/>
        <w:jc w:val="both"/>
        <w:rPr>
          <w:rFonts w:cstheme="minorHAnsi"/>
          <w:b/>
          <w:sz w:val="24"/>
          <w:szCs w:val="24"/>
        </w:rPr>
      </w:pPr>
      <w:r w:rsidRPr="00B37E0F">
        <w:rPr>
          <w:rFonts w:cstheme="minorHAnsi"/>
          <w:b/>
          <w:bCs/>
          <w:sz w:val="24"/>
          <w:szCs w:val="24"/>
        </w:rPr>
        <w:t>Question 2:</w:t>
      </w:r>
      <w:r w:rsidRPr="00B37E0F">
        <w:rPr>
          <w:rFonts w:cstheme="minorHAnsi"/>
          <w:b/>
          <w:sz w:val="24"/>
          <w:szCs w:val="24"/>
        </w:rPr>
        <w:t xml:space="preserve"> Are the two traits controlled by the same gene network (pleiotropy); are the two traits controlled by a different genetic architecture or are the loci linked physically (or are in linkage disequilibrium)?</w:t>
      </w:r>
      <w:r w:rsidRPr="00B37E0F">
        <w:rPr>
          <w:rFonts w:cstheme="minorHAnsi"/>
          <w:sz w:val="24"/>
          <w:szCs w:val="24"/>
        </w:rPr>
        <w:t xml:space="preserve"> One explanation for the links between inducible indolic GSL production and petal colour may be that pleiotropy exists between the synthesis or regulation of floral pigments and induction of indole GSLs. Alternatively, if petal colour genes and defence genes are tightly linked; then selection on one trait may cause correlated changes in values of the other trait—and variation in the two traits act as a supergene. </w:t>
      </w:r>
      <w:proofErr w:type="gramStart"/>
      <w:r w:rsidRPr="00B37E0F">
        <w:rPr>
          <w:rFonts w:cstheme="minorHAnsi"/>
          <w:sz w:val="24"/>
          <w:szCs w:val="24"/>
        </w:rPr>
        <w:t>In order to</w:t>
      </w:r>
      <w:proofErr w:type="gramEnd"/>
      <w:r w:rsidRPr="00B37E0F">
        <w:rPr>
          <w:rFonts w:cstheme="minorHAnsi"/>
          <w:sz w:val="24"/>
          <w:szCs w:val="24"/>
        </w:rPr>
        <w:t xml:space="preserve"> understand the genetic correlations between GSL and anthocyanin production, we will first perform a genetic correlation study followed by Genome Wide Association Studies (GWAS).</w:t>
      </w:r>
    </w:p>
    <w:p w14:paraId="39193A9F" w14:textId="7AF5D61E" w:rsidR="00AF04F1" w:rsidRPr="00B37E0F" w:rsidRDefault="00B71D7C" w:rsidP="00EA667F">
      <w:pPr>
        <w:spacing w:line="360" w:lineRule="auto"/>
        <w:ind w:firstLine="709"/>
        <w:jc w:val="both"/>
        <w:rPr>
          <w:rFonts w:cstheme="minorHAnsi"/>
          <w:b/>
          <w:sz w:val="24"/>
          <w:szCs w:val="24"/>
        </w:rPr>
      </w:pPr>
      <w:r w:rsidRPr="00B37E0F">
        <w:rPr>
          <w:rFonts w:cstheme="minorHAnsi"/>
          <w:b/>
          <w:sz w:val="24"/>
          <w:szCs w:val="24"/>
        </w:rPr>
        <w:t>WP 2: Genetic correlation analysis and GWAS to identify the genomic architecture of the two traits. WP 2.1</w:t>
      </w:r>
      <w:r w:rsidRPr="00B37E0F">
        <w:rPr>
          <w:rFonts w:cstheme="minorHAnsi"/>
          <w:sz w:val="24"/>
          <w:szCs w:val="24"/>
        </w:rPr>
        <w:t xml:space="preserve">: we will first perform a </w:t>
      </w:r>
      <w:r w:rsidRPr="00B37E0F">
        <w:rPr>
          <w:rFonts w:cstheme="minorHAnsi"/>
          <w:b/>
          <w:sz w:val="24"/>
          <w:szCs w:val="24"/>
        </w:rPr>
        <w:t>genetic correlation study</w:t>
      </w:r>
      <w:r w:rsidRPr="00B37E0F">
        <w:rPr>
          <w:rFonts w:cstheme="minorHAnsi"/>
          <w:sz w:val="24"/>
          <w:szCs w:val="24"/>
        </w:rPr>
        <w:t xml:space="preserve"> using the plants of base generation</w:t>
      </w:r>
      <w:r w:rsidR="005620ED" w:rsidRPr="00B37E0F">
        <w:rPr>
          <w:rFonts w:cstheme="minorHAnsi"/>
          <w:sz w:val="24"/>
          <w:szCs w:val="24"/>
        </w:rPr>
        <w:t xml:space="preserve"> from WP 1</w:t>
      </w:r>
      <w:r w:rsidRPr="00B37E0F">
        <w:rPr>
          <w:rFonts w:cstheme="minorHAnsi"/>
          <w:sz w:val="24"/>
          <w:szCs w:val="24"/>
        </w:rPr>
        <w:t xml:space="preserve">, in which each base generation plant will be crossed to each of three other plants, and each plant will also act as a father to </w:t>
      </w:r>
      <w:r w:rsidR="00EF5048" w:rsidRPr="00B37E0F">
        <w:rPr>
          <w:rFonts w:cstheme="minorHAnsi"/>
          <w:sz w:val="24"/>
          <w:szCs w:val="24"/>
        </w:rPr>
        <w:t>three</w:t>
      </w:r>
      <w:r w:rsidRPr="00B37E0F">
        <w:rPr>
          <w:rFonts w:cstheme="minorHAnsi"/>
          <w:sz w:val="24"/>
          <w:szCs w:val="24"/>
        </w:rPr>
        <w:t xml:space="preserve"> mothers. The </w:t>
      </w:r>
      <w:proofErr w:type="gramStart"/>
      <w:r w:rsidRPr="00B37E0F">
        <w:rPr>
          <w:rFonts w:cstheme="minorHAnsi"/>
          <w:sz w:val="24"/>
          <w:szCs w:val="24"/>
        </w:rPr>
        <w:t>full-sib</w:t>
      </w:r>
      <w:proofErr w:type="gramEnd"/>
      <w:r w:rsidRPr="00B37E0F">
        <w:rPr>
          <w:rFonts w:cstheme="minorHAnsi"/>
          <w:sz w:val="24"/>
          <w:szCs w:val="24"/>
        </w:rPr>
        <w:t>/half-sib progeny will be grown to test for genetic correlation between the two traits. This will quantify the degree of pleiotropy and/or linkage operating with respect to variation in the two traits.</w:t>
      </w:r>
      <w:r w:rsidR="00AF04F1" w:rsidRPr="00B37E0F">
        <w:rPr>
          <w:rFonts w:cstheme="minorHAnsi"/>
          <w:b/>
          <w:sz w:val="24"/>
          <w:szCs w:val="24"/>
        </w:rPr>
        <w:t xml:space="preserve"> </w:t>
      </w:r>
      <w:r w:rsidRPr="00B37E0F">
        <w:rPr>
          <w:rFonts w:cstheme="minorHAnsi"/>
          <w:b/>
          <w:sz w:val="24"/>
          <w:szCs w:val="24"/>
        </w:rPr>
        <w:t>WP 2.2</w:t>
      </w:r>
      <w:r w:rsidRPr="00B37E0F">
        <w:rPr>
          <w:rFonts w:cstheme="minorHAnsi"/>
          <w:sz w:val="24"/>
          <w:szCs w:val="24"/>
        </w:rPr>
        <w:t xml:space="preserve">: In parallel, we will perform </w:t>
      </w:r>
      <w:r w:rsidRPr="00B37E0F">
        <w:rPr>
          <w:rFonts w:cstheme="minorHAnsi"/>
          <w:b/>
          <w:sz w:val="24"/>
          <w:szCs w:val="24"/>
        </w:rPr>
        <w:t>Genome Wide Association Studies (GWAS)</w:t>
      </w:r>
      <w:r w:rsidRPr="00B37E0F">
        <w:rPr>
          <w:rFonts w:cstheme="minorHAnsi"/>
          <w:sz w:val="24"/>
          <w:szCs w:val="24"/>
        </w:rPr>
        <w:t xml:space="preserve"> on the base generation plants for these traits to identify the loci controlling the variation. Here, we will use genomic and transcriptomic tools to identify the precise genetic architecture and evolutionary history of a defense-linked colour polymorphism in the </w:t>
      </w:r>
      <w:r w:rsidRPr="00B37E0F">
        <w:rPr>
          <w:rFonts w:cstheme="minorHAnsi"/>
          <w:i/>
          <w:sz w:val="24"/>
          <w:szCs w:val="24"/>
        </w:rPr>
        <w:t xml:space="preserve">Raphanus sativus. </w:t>
      </w:r>
      <w:r w:rsidRPr="00B37E0F">
        <w:rPr>
          <w:rFonts w:cstheme="minorHAnsi"/>
          <w:sz w:val="24"/>
          <w:szCs w:val="24"/>
        </w:rPr>
        <w:t xml:space="preserve">We </w:t>
      </w:r>
      <w:r w:rsidRPr="00B37E0F">
        <w:rPr>
          <w:rFonts w:cstheme="minorHAnsi"/>
          <w:sz w:val="24"/>
          <w:szCs w:val="24"/>
        </w:rPr>
        <w:lastRenderedPageBreak/>
        <w:t xml:space="preserve">will undertake a detailed analysis of the region associated with the colour polymorphism and indole GSLs production using genomic and transcriptomic </w:t>
      </w:r>
      <w:proofErr w:type="gramStart"/>
      <w:r w:rsidRPr="00B37E0F">
        <w:rPr>
          <w:rFonts w:cstheme="minorHAnsi"/>
          <w:sz w:val="24"/>
          <w:szCs w:val="24"/>
        </w:rPr>
        <w:t>tools, and</w:t>
      </w:r>
      <w:proofErr w:type="gramEnd"/>
      <w:r w:rsidRPr="00B37E0F">
        <w:rPr>
          <w:rFonts w:cstheme="minorHAnsi"/>
          <w:sz w:val="24"/>
          <w:szCs w:val="24"/>
        </w:rPr>
        <w:t xml:space="preserve"> identify the genomic location of the locus as a putative regulatory region.  </w:t>
      </w:r>
    </w:p>
    <w:p w14:paraId="4E2FB891" w14:textId="77777777" w:rsidR="00AF04F1" w:rsidRPr="00B37E0F" w:rsidRDefault="00B71D7C" w:rsidP="00EA667F">
      <w:pPr>
        <w:spacing w:line="360" w:lineRule="auto"/>
        <w:ind w:firstLine="709"/>
        <w:jc w:val="both"/>
        <w:rPr>
          <w:rFonts w:cstheme="minorHAnsi"/>
          <w:b/>
          <w:sz w:val="24"/>
          <w:szCs w:val="24"/>
        </w:rPr>
      </w:pPr>
      <w:r w:rsidRPr="00B37E0F">
        <w:rPr>
          <w:rFonts w:cstheme="minorHAnsi"/>
          <w:b/>
          <w:bCs/>
          <w:sz w:val="24"/>
          <w:szCs w:val="24"/>
        </w:rPr>
        <w:t>Question 3:</w:t>
      </w:r>
      <w:r w:rsidRPr="00B37E0F">
        <w:rPr>
          <w:rFonts w:cstheme="minorHAnsi"/>
          <w:b/>
          <w:sz w:val="24"/>
          <w:szCs w:val="24"/>
        </w:rPr>
        <w:t xml:space="preserve"> Is there genomic evidence for balancing selection at loci associated with low and high indolic glucosinolate and presence or absence of anthocyanin?</w:t>
      </w:r>
      <w:r w:rsidR="00AF04F1" w:rsidRPr="00B37E0F">
        <w:rPr>
          <w:rFonts w:cstheme="minorHAnsi"/>
          <w:b/>
          <w:sz w:val="24"/>
          <w:szCs w:val="24"/>
        </w:rPr>
        <w:t xml:space="preserve"> </w:t>
      </w:r>
      <w:r w:rsidRPr="00B37E0F">
        <w:rPr>
          <w:rFonts w:cstheme="minorHAnsi"/>
          <w:sz w:val="24"/>
          <w:szCs w:val="24"/>
        </w:rPr>
        <w:t>Using the data from the Convergent Selection experiment (</w:t>
      </w:r>
      <w:r w:rsidRPr="00B37E0F">
        <w:rPr>
          <w:rFonts w:cstheme="minorHAnsi"/>
          <w:b/>
          <w:sz w:val="24"/>
          <w:szCs w:val="24"/>
        </w:rPr>
        <w:t xml:space="preserve">WP 1) </w:t>
      </w:r>
      <w:r w:rsidRPr="00B37E0F">
        <w:rPr>
          <w:rFonts w:cstheme="minorHAnsi"/>
          <w:sz w:val="24"/>
          <w:szCs w:val="24"/>
        </w:rPr>
        <w:t>coupled with</w:t>
      </w:r>
      <w:r w:rsidRPr="00B37E0F">
        <w:rPr>
          <w:rFonts w:cstheme="minorHAnsi"/>
          <w:b/>
          <w:sz w:val="24"/>
          <w:szCs w:val="24"/>
        </w:rPr>
        <w:t xml:space="preserve"> </w:t>
      </w:r>
      <w:r w:rsidRPr="00B37E0F">
        <w:rPr>
          <w:rFonts w:cstheme="minorHAnsi"/>
          <w:sz w:val="24"/>
          <w:szCs w:val="24"/>
        </w:rPr>
        <w:t>GWAS data obtained from (</w:t>
      </w:r>
      <w:r w:rsidRPr="00B37E0F">
        <w:rPr>
          <w:rFonts w:cstheme="minorHAnsi"/>
          <w:b/>
          <w:sz w:val="24"/>
          <w:szCs w:val="24"/>
        </w:rPr>
        <w:t>WP 2.2</w:t>
      </w:r>
      <w:r w:rsidRPr="00B37E0F">
        <w:rPr>
          <w:rFonts w:cstheme="minorHAnsi"/>
          <w:sz w:val="24"/>
          <w:szCs w:val="24"/>
        </w:rPr>
        <w:t xml:space="preserve">), we will be able to confirm whether loci associated with low and high indolic GSLs are experiencing balancing selection with presence or absence of anthocyanin. </w:t>
      </w:r>
    </w:p>
    <w:p w14:paraId="3160B9C1" w14:textId="77777777" w:rsidR="00AF7173" w:rsidRPr="00B37E0F" w:rsidRDefault="00AF7173" w:rsidP="00EA667F">
      <w:pPr>
        <w:pStyle w:val="EndNoteBibliography"/>
        <w:spacing w:after="0" w:line="360" w:lineRule="auto"/>
        <w:jc w:val="both"/>
        <w:rPr>
          <w:rFonts w:asciiTheme="minorHAnsi" w:hAnsiTheme="minorHAnsi" w:cstheme="minorHAnsi"/>
          <w:b/>
          <w:i/>
          <w:noProof w:val="0"/>
          <w:sz w:val="24"/>
          <w:szCs w:val="24"/>
          <w:lang w:val="en-CA"/>
        </w:rPr>
      </w:pPr>
    </w:p>
    <w:p w14:paraId="7DECCE93" w14:textId="77777777" w:rsidR="00AF7173" w:rsidRPr="00B37E0F" w:rsidRDefault="00AF7173" w:rsidP="00EA667F">
      <w:pPr>
        <w:pStyle w:val="EndNoteBibliography"/>
        <w:spacing w:after="0" w:line="360" w:lineRule="auto"/>
        <w:jc w:val="both"/>
        <w:rPr>
          <w:rFonts w:asciiTheme="minorHAnsi" w:hAnsiTheme="minorHAnsi" w:cstheme="minorHAnsi"/>
          <w:b/>
          <w:i/>
          <w:noProof w:val="0"/>
          <w:sz w:val="24"/>
          <w:szCs w:val="24"/>
          <w:lang w:val="en-CA"/>
        </w:rPr>
      </w:pPr>
    </w:p>
    <w:p w14:paraId="5F9092C5" w14:textId="77777777" w:rsidR="00AF7173" w:rsidRPr="00B37E0F" w:rsidRDefault="00AF7173" w:rsidP="00EA667F">
      <w:pPr>
        <w:pStyle w:val="EndNoteBibliography"/>
        <w:spacing w:after="0" w:line="360" w:lineRule="auto"/>
        <w:jc w:val="both"/>
        <w:rPr>
          <w:rFonts w:asciiTheme="minorHAnsi" w:hAnsiTheme="minorHAnsi" w:cstheme="minorHAnsi"/>
          <w:b/>
          <w:i/>
          <w:noProof w:val="0"/>
          <w:sz w:val="24"/>
          <w:szCs w:val="24"/>
          <w:lang w:val="en-CA"/>
        </w:rPr>
      </w:pPr>
    </w:p>
    <w:p w14:paraId="3F670AD3" w14:textId="77777777" w:rsidR="00AF7173" w:rsidRPr="00B37E0F" w:rsidRDefault="00AF7173" w:rsidP="00EA667F">
      <w:pPr>
        <w:pStyle w:val="EndNoteBibliography"/>
        <w:spacing w:after="0" w:line="360" w:lineRule="auto"/>
        <w:jc w:val="both"/>
        <w:rPr>
          <w:rFonts w:asciiTheme="minorHAnsi" w:hAnsiTheme="minorHAnsi" w:cstheme="minorHAnsi"/>
          <w:b/>
          <w:i/>
          <w:noProof w:val="0"/>
          <w:sz w:val="24"/>
          <w:szCs w:val="24"/>
          <w:lang w:val="en-CA"/>
        </w:rPr>
      </w:pPr>
    </w:p>
    <w:p w14:paraId="7E73E3A1" w14:textId="77777777" w:rsidR="00AF7173" w:rsidRPr="00B37E0F" w:rsidRDefault="00AF7173" w:rsidP="00EA667F">
      <w:pPr>
        <w:pStyle w:val="EndNoteBibliography"/>
        <w:spacing w:after="0" w:line="360" w:lineRule="auto"/>
        <w:jc w:val="both"/>
        <w:rPr>
          <w:rFonts w:asciiTheme="minorHAnsi" w:hAnsiTheme="minorHAnsi" w:cstheme="minorHAnsi"/>
          <w:b/>
          <w:i/>
          <w:noProof w:val="0"/>
          <w:sz w:val="24"/>
          <w:szCs w:val="24"/>
          <w:lang w:val="en-CA"/>
        </w:rPr>
      </w:pPr>
    </w:p>
    <w:p w14:paraId="111BC95B" w14:textId="77777777" w:rsidR="00B37E0F" w:rsidRPr="00B37E0F" w:rsidRDefault="00B37E0F" w:rsidP="00EA667F">
      <w:pPr>
        <w:pStyle w:val="EndNoteBibliography"/>
        <w:spacing w:after="0" w:line="360" w:lineRule="auto"/>
        <w:jc w:val="both"/>
        <w:rPr>
          <w:rFonts w:asciiTheme="minorHAnsi" w:hAnsiTheme="minorHAnsi" w:cstheme="minorHAnsi"/>
          <w:b/>
          <w:i/>
          <w:noProof w:val="0"/>
          <w:sz w:val="24"/>
          <w:szCs w:val="24"/>
          <w:lang w:val="en-CA"/>
        </w:rPr>
      </w:pPr>
    </w:p>
    <w:p w14:paraId="47E2AEF7" w14:textId="77777777" w:rsidR="00B37E0F" w:rsidRPr="00B37E0F" w:rsidRDefault="00B37E0F" w:rsidP="00EA667F">
      <w:pPr>
        <w:pStyle w:val="EndNoteBibliography"/>
        <w:spacing w:after="0" w:line="360" w:lineRule="auto"/>
        <w:jc w:val="both"/>
        <w:rPr>
          <w:rFonts w:asciiTheme="minorHAnsi" w:hAnsiTheme="minorHAnsi" w:cstheme="minorHAnsi"/>
          <w:b/>
          <w:i/>
          <w:noProof w:val="0"/>
          <w:sz w:val="24"/>
          <w:szCs w:val="24"/>
          <w:lang w:val="en-CA"/>
        </w:rPr>
      </w:pPr>
    </w:p>
    <w:p w14:paraId="7F81A517" w14:textId="77777777" w:rsidR="00B37E0F" w:rsidRPr="00B37E0F" w:rsidRDefault="00B37E0F" w:rsidP="00EA667F">
      <w:pPr>
        <w:pStyle w:val="EndNoteBibliography"/>
        <w:spacing w:after="0" w:line="360" w:lineRule="auto"/>
        <w:jc w:val="both"/>
        <w:rPr>
          <w:rFonts w:asciiTheme="minorHAnsi" w:hAnsiTheme="minorHAnsi" w:cstheme="minorHAnsi"/>
          <w:b/>
          <w:i/>
          <w:noProof w:val="0"/>
          <w:sz w:val="24"/>
          <w:szCs w:val="24"/>
          <w:lang w:val="en-CA"/>
        </w:rPr>
      </w:pPr>
    </w:p>
    <w:p w14:paraId="4C6D1BAF" w14:textId="77777777" w:rsidR="00B37E0F" w:rsidRDefault="00B37E0F" w:rsidP="00EA667F">
      <w:pPr>
        <w:pStyle w:val="EndNoteBibliography"/>
        <w:spacing w:after="0" w:line="360" w:lineRule="auto"/>
        <w:jc w:val="both"/>
        <w:rPr>
          <w:rFonts w:asciiTheme="minorHAnsi" w:hAnsiTheme="minorHAnsi" w:cstheme="minorHAnsi"/>
          <w:b/>
          <w:i/>
          <w:noProof w:val="0"/>
          <w:sz w:val="24"/>
          <w:szCs w:val="24"/>
          <w:lang w:val="en-CA"/>
        </w:rPr>
      </w:pPr>
    </w:p>
    <w:p w14:paraId="274BCDB4"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243556B2"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4C6E352D"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4517505A"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7F33C5B3"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75ADF4E7"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677CCE01"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77931003"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514C1D7A"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3C6C4325"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08C895FC"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217C64FE" w14:textId="77777777" w:rsidR="00522427"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41D734C0" w14:textId="77777777" w:rsidR="00522427" w:rsidRPr="00B37E0F" w:rsidRDefault="00522427" w:rsidP="00EA667F">
      <w:pPr>
        <w:pStyle w:val="EndNoteBibliography"/>
        <w:spacing w:after="0" w:line="360" w:lineRule="auto"/>
        <w:jc w:val="both"/>
        <w:rPr>
          <w:rFonts w:asciiTheme="minorHAnsi" w:hAnsiTheme="minorHAnsi" w:cstheme="minorHAnsi"/>
          <w:b/>
          <w:i/>
          <w:noProof w:val="0"/>
          <w:sz w:val="24"/>
          <w:szCs w:val="24"/>
          <w:lang w:val="en-CA"/>
        </w:rPr>
      </w:pPr>
    </w:p>
    <w:p w14:paraId="149BF45C" w14:textId="4A11C9E1" w:rsidR="00BC0DE2" w:rsidRPr="00B37E0F" w:rsidRDefault="00BC0DE2" w:rsidP="00420F45">
      <w:pPr>
        <w:pStyle w:val="EndNoteBibliography"/>
        <w:spacing w:after="0"/>
        <w:rPr>
          <w:rFonts w:asciiTheme="minorHAnsi" w:hAnsiTheme="minorHAnsi" w:cstheme="minorHAnsi"/>
          <w:b/>
          <w:i/>
          <w:noProof w:val="0"/>
          <w:sz w:val="24"/>
          <w:szCs w:val="24"/>
          <w:lang w:val="en-CA"/>
        </w:rPr>
      </w:pPr>
    </w:p>
    <w:p w14:paraId="366DF73C" w14:textId="77777777" w:rsidR="00B37E0F" w:rsidRPr="00B37E0F" w:rsidRDefault="00B37E0F" w:rsidP="00420F45">
      <w:pPr>
        <w:pStyle w:val="EndNoteBibliography"/>
        <w:spacing w:after="0"/>
        <w:rPr>
          <w:rFonts w:asciiTheme="minorHAnsi" w:hAnsiTheme="minorHAnsi" w:cstheme="minorHAnsi"/>
          <w:b/>
          <w:sz w:val="24"/>
          <w:szCs w:val="24"/>
        </w:rPr>
      </w:pPr>
    </w:p>
    <w:p w14:paraId="3F3C27A2" w14:textId="297FAAF2" w:rsidR="00CD35C0" w:rsidRPr="00B37E0F" w:rsidRDefault="00000E27" w:rsidP="00420F45">
      <w:pPr>
        <w:pStyle w:val="EndNoteBibliography"/>
        <w:spacing w:after="0"/>
        <w:rPr>
          <w:rFonts w:asciiTheme="minorHAnsi" w:hAnsiTheme="minorHAnsi" w:cstheme="minorHAnsi"/>
          <w:b/>
          <w:sz w:val="24"/>
          <w:szCs w:val="24"/>
        </w:rPr>
      </w:pPr>
      <w:r w:rsidRPr="00B37E0F">
        <w:rPr>
          <w:rFonts w:asciiTheme="minorHAnsi" w:hAnsiTheme="minorHAnsi" w:cstheme="minorHAnsi"/>
          <w:b/>
          <w:sz w:val="24"/>
          <w:szCs w:val="24"/>
        </w:rPr>
        <w:t xml:space="preserve">3. Bibliography </w:t>
      </w:r>
    </w:p>
    <w:p w14:paraId="01C9367D" w14:textId="77777777" w:rsidR="00CD35C0" w:rsidRDefault="00CD35C0" w:rsidP="004A538C">
      <w:pPr>
        <w:pStyle w:val="EndNoteBibliography"/>
        <w:spacing w:after="0"/>
        <w:ind w:left="720" w:hanging="720"/>
        <w:rPr>
          <w:rFonts w:ascii="Times New Roman" w:hAnsi="Times New Roman" w:cs="Times New Roman"/>
          <w:sz w:val="24"/>
          <w:szCs w:val="24"/>
        </w:rPr>
      </w:pPr>
    </w:p>
    <w:p w14:paraId="3F680CD1" w14:textId="66DACB31" w:rsidR="00B37E0F" w:rsidRPr="00B37E0F" w:rsidRDefault="00ED754E" w:rsidP="00B37E0F">
      <w:pPr>
        <w:pStyle w:val="EndNoteBibliography"/>
        <w:spacing w:after="0"/>
        <w:ind w:left="720" w:hanging="720"/>
      </w:pPr>
      <w:r w:rsidRPr="004B454E">
        <w:rPr>
          <w:rFonts w:ascii="Times New Roman" w:hAnsi="Times New Roman" w:cs="Times New Roman"/>
          <w:sz w:val="20"/>
          <w:szCs w:val="20"/>
        </w:rPr>
        <w:fldChar w:fldCharType="begin"/>
      </w:r>
      <w:r w:rsidRPr="004B454E">
        <w:rPr>
          <w:rFonts w:ascii="Times New Roman" w:hAnsi="Times New Roman" w:cs="Times New Roman"/>
          <w:sz w:val="20"/>
          <w:szCs w:val="20"/>
        </w:rPr>
        <w:instrText xml:space="preserve"> ADDIN EN.REFLIST </w:instrText>
      </w:r>
      <w:r w:rsidRPr="004B454E">
        <w:rPr>
          <w:rFonts w:ascii="Times New Roman" w:hAnsi="Times New Roman" w:cs="Times New Roman"/>
          <w:sz w:val="20"/>
          <w:szCs w:val="20"/>
        </w:rPr>
        <w:fldChar w:fldCharType="separate"/>
      </w:r>
      <w:r w:rsidR="00B37E0F" w:rsidRPr="00B37E0F">
        <w:t>1</w:t>
      </w:r>
      <w:r w:rsidR="00B37E0F" w:rsidRPr="00B37E0F">
        <w:tab/>
        <w:t xml:space="preserve">Strauss, S. Y. Floral Characters Link Herbivores, Pollinators, and Plant Fitness. </w:t>
      </w:r>
      <w:r w:rsidR="00B37E0F" w:rsidRPr="00B37E0F">
        <w:rPr>
          <w:i/>
        </w:rPr>
        <w:t>Ecology</w:t>
      </w:r>
      <w:r w:rsidR="00B37E0F" w:rsidRPr="00B37E0F">
        <w:t xml:space="preserve"> </w:t>
      </w:r>
      <w:r w:rsidR="00B37E0F" w:rsidRPr="00B37E0F">
        <w:rPr>
          <w:b/>
        </w:rPr>
        <w:t>78</w:t>
      </w:r>
      <w:r w:rsidR="00B37E0F" w:rsidRPr="00B37E0F">
        <w:t xml:space="preserve">, 1640-1645 (1997). </w:t>
      </w:r>
      <w:hyperlink r:id="rId8" w:history="1">
        <w:r w:rsidR="00B37E0F" w:rsidRPr="00B37E0F">
          <w:rPr>
            <w:rStyle w:val="Hyperlink"/>
          </w:rPr>
          <w:t>https://doi.org/10.2307/2266088</w:t>
        </w:r>
      </w:hyperlink>
    </w:p>
    <w:p w14:paraId="70CDA449" w14:textId="44BCBBB8" w:rsidR="00B37E0F" w:rsidRPr="00B37E0F" w:rsidRDefault="00B37E0F" w:rsidP="00B37E0F">
      <w:pPr>
        <w:pStyle w:val="EndNoteBibliography"/>
        <w:spacing w:after="0"/>
        <w:ind w:left="720" w:hanging="720"/>
      </w:pPr>
      <w:r w:rsidRPr="00B37E0F">
        <w:t>2</w:t>
      </w:r>
      <w:r w:rsidRPr="00B37E0F">
        <w:tab/>
        <w:t xml:space="preserve">Ramos, S. E. &amp; Schiestl, F. P. Rapid plant evolution driven by the interaction of pollination and herbivory. </w:t>
      </w:r>
      <w:r w:rsidRPr="00B37E0F">
        <w:rPr>
          <w:i/>
        </w:rPr>
        <w:t>Science</w:t>
      </w:r>
      <w:r w:rsidRPr="00B37E0F">
        <w:t xml:space="preserve"> </w:t>
      </w:r>
      <w:r w:rsidRPr="00B37E0F">
        <w:rPr>
          <w:b/>
        </w:rPr>
        <w:t>364</w:t>
      </w:r>
      <w:r w:rsidRPr="00B37E0F">
        <w:t xml:space="preserve">, 193-196 (2019). </w:t>
      </w:r>
      <w:hyperlink r:id="rId9" w:history="1">
        <w:r w:rsidRPr="00B37E0F">
          <w:rPr>
            <w:rStyle w:val="Hyperlink"/>
          </w:rPr>
          <w:t>https://doi.org/10.1126/science.aav6962</w:t>
        </w:r>
      </w:hyperlink>
      <w:r w:rsidRPr="00B37E0F">
        <w:t xml:space="preserve"> </w:t>
      </w:r>
    </w:p>
    <w:p w14:paraId="2D417E79" w14:textId="26C638CB" w:rsidR="00B37E0F" w:rsidRPr="00B37E0F" w:rsidRDefault="00B37E0F" w:rsidP="00B37E0F">
      <w:pPr>
        <w:pStyle w:val="EndNoteBibliography"/>
        <w:spacing w:after="0"/>
        <w:ind w:left="720" w:hanging="720"/>
      </w:pPr>
      <w:r w:rsidRPr="00B37E0F">
        <w:t>3</w:t>
      </w:r>
      <w:r w:rsidRPr="00B37E0F">
        <w:tab/>
        <w:t xml:space="preserve">Simms, E. L. &amp; Bucher, M. A. Pleiotropic Effects of Flower-Color Intensity on Herbivore Performance on Ipomoea purpurea. </w:t>
      </w:r>
      <w:r w:rsidRPr="00B37E0F">
        <w:rPr>
          <w:i/>
        </w:rPr>
        <w:t>Evolution</w:t>
      </w:r>
      <w:r w:rsidRPr="00B37E0F">
        <w:t xml:space="preserve"> </w:t>
      </w:r>
      <w:r w:rsidRPr="00B37E0F">
        <w:rPr>
          <w:b/>
        </w:rPr>
        <w:t>50</w:t>
      </w:r>
      <w:r w:rsidRPr="00B37E0F">
        <w:t xml:space="preserve">, 957-963 (1996). </w:t>
      </w:r>
      <w:hyperlink r:id="rId10" w:history="1">
        <w:r w:rsidRPr="00B37E0F">
          <w:rPr>
            <w:rStyle w:val="Hyperlink"/>
          </w:rPr>
          <w:t>https://doi.org/10.2307/2410871</w:t>
        </w:r>
      </w:hyperlink>
    </w:p>
    <w:p w14:paraId="70524B13" w14:textId="13A8C8ED" w:rsidR="00B37E0F" w:rsidRPr="00B37E0F" w:rsidRDefault="00B37E0F" w:rsidP="00B37E0F">
      <w:pPr>
        <w:pStyle w:val="EndNoteBibliography"/>
        <w:spacing w:after="0"/>
        <w:ind w:left="720" w:hanging="720"/>
      </w:pPr>
      <w:r w:rsidRPr="00B37E0F">
        <w:t>4</w:t>
      </w:r>
      <w:r w:rsidRPr="00B37E0F">
        <w:tab/>
        <w:t xml:space="preserve">Irwin, R. E., Strauss, S. Y., Storz, S., Emerson, A. &amp; Guibert, G. The role of herbivores in the maintenance of a flower color polymorphism in wild radish. </w:t>
      </w:r>
      <w:r w:rsidRPr="00B37E0F">
        <w:rPr>
          <w:i/>
        </w:rPr>
        <w:t>Ecology</w:t>
      </w:r>
      <w:r w:rsidRPr="00B37E0F">
        <w:t xml:space="preserve"> </w:t>
      </w:r>
      <w:r w:rsidRPr="00B37E0F">
        <w:rPr>
          <w:b/>
        </w:rPr>
        <w:t>84</w:t>
      </w:r>
      <w:r w:rsidRPr="00B37E0F">
        <w:t xml:space="preserve">, 1733-1743 (2003). </w:t>
      </w:r>
      <w:hyperlink r:id="rId11" w:history="1">
        <w:r w:rsidRPr="00B37E0F">
          <w:rPr>
            <w:rStyle w:val="Hyperlink"/>
          </w:rPr>
          <w:t>https://doi.org/doi:10.1890/0012-9658(2003)084[1733:TROHIT]2.0.CO;2</w:t>
        </w:r>
      </w:hyperlink>
    </w:p>
    <w:p w14:paraId="2CB4C738" w14:textId="6E4AFB0E" w:rsidR="00B37E0F" w:rsidRPr="00B37E0F" w:rsidRDefault="00B37E0F" w:rsidP="00B37E0F">
      <w:pPr>
        <w:pStyle w:val="EndNoteBibliography"/>
        <w:spacing w:after="0"/>
        <w:ind w:left="720" w:hanging="720"/>
      </w:pPr>
      <w:r w:rsidRPr="00B37E0F">
        <w:t>5</w:t>
      </w:r>
      <w:r w:rsidRPr="00B37E0F">
        <w:tab/>
        <w:t xml:space="preserve">Strauss, S. Y., Irwin, R. E. &amp; Lambrix, V. M. Optimal defence theory and flower petal colour predict variation in the secondary chemistry of wild radish.  </w:t>
      </w:r>
      <w:r w:rsidRPr="00B37E0F">
        <w:rPr>
          <w:b/>
        </w:rPr>
        <w:t>92</w:t>
      </w:r>
      <w:r w:rsidRPr="00B37E0F">
        <w:t xml:space="preserve">, 132-141 (2004). </w:t>
      </w:r>
      <w:hyperlink r:id="rId12" w:history="1">
        <w:r w:rsidRPr="00B37E0F">
          <w:rPr>
            <w:rStyle w:val="Hyperlink"/>
          </w:rPr>
          <w:t>https://doi.org/10.1111/j.1365-2745.2004.00843.x</w:t>
        </w:r>
      </w:hyperlink>
    </w:p>
    <w:p w14:paraId="48CB1C40" w14:textId="55E92D86" w:rsidR="00B37E0F" w:rsidRPr="00B37E0F" w:rsidRDefault="00B37E0F" w:rsidP="00B37E0F">
      <w:pPr>
        <w:pStyle w:val="EndNoteBibliography"/>
        <w:spacing w:after="0"/>
        <w:ind w:left="720" w:hanging="720"/>
      </w:pPr>
      <w:r w:rsidRPr="00B37E0F">
        <w:t>6</w:t>
      </w:r>
      <w:r w:rsidRPr="00B37E0F">
        <w:tab/>
        <w:t xml:space="preserve">Fineblum, W. L. &amp; Rausher, M. D. Do floral pigmentation genes also influence resistance to enemies? The w locus in </w:t>
      </w:r>
      <w:r w:rsidRPr="00B37E0F">
        <w:rPr>
          <w:i/>
        </w:rPr>
        <w:t>Ipomoea purpurea</w:t>
      </w:r>
      <w:r w:rsidRPr="00B37E0F">
        <w:t xml:space="preserve">. </w:t>
      </w:r>
      <w:r w:rsidRPr="00B37E0F">
        <w:rPr>
          <w:i/>
        </w:rPr>
        <w:t xml:space="preserve">Ecology </w:t>
      </w:r>
      <w:r w:rsidRPr="00B37E0F">
        <w:rPr>
          <w:b/>
        </w:rPr>
        <w:t>78</w:t>
      </w:r>
      <w:r w:rsidRPr="00B37E0F">
        <w:t xml:space="preserve">, 1646-1654 (1997). </w:t>
      </w:r>
      <w:hyperlink r:id="rId13" w:history="1">
        <w:r w:rsidRPr="00B37E0F">
          <w:rPr>
            <w:rStyle w:val="Hyperlink"/>
          </w:rPr>
          <w:t>https://doi.org/10.1890/0012-9658(1997)078[1646:Dfpgai]2.0.Co;2</w:t>
        </w:r>
      </w:hyperlink>
    </w:p>
    <w:p w14:paraId="6056DA4D" w14:textId="3AF4D51C" w:rsidR="00B37E0F" w:rsidRPr="00B37E0F" w:rsidRDefault="00B37E0F" w:rsidP="00B37E0F">
      <w:pPr>
        <w:pStyle w:val="EndNoteBibliography"/>
        <w:spacing w:after="0"/>
        <w:ind w:left="720" w:hanging="720"/>
      </w:pPr>
      <w:r w:rsidRPr="00B37E0F">
        <w:t>7</w:t>
      </w:r>
      <w:r w:rsidRPr="00B37E0F">
        <w:tab/>
        <w:t>Panetsos, C. A. &amp; Baker, H. G. The origin of variation in “wild”</w:t>
      </w:r>
      <w:r w:rsidRPr="00B37E0F">
        <w:rPr>
          <w:i/>
        </w:rPr>
        <w:t>Raphanus sativus</w:t>
      </w:r>
      <w:r w:rsidRPr="00B37E0F">
        <w:t xml:space="preserve"> (Cruciferae) in California. </w:t>
      </w:r>
      <w:r w:rsidRPr="00B37E0F">
        <w:rPr>
          <w:i/>
        </w:rPr>
        <w:t>Genetica</w:t>
      </w:r>
      <w:r w:rsidRPr="00B37E0F">
        <w:t xml:space="preserve"> </w:t>
      </w:r>
      <w:r w:rsidRPr="00B37E0F">
        <w:rPr>
          <w:b/>
        </w:rPr>
        <w:t>38</w:t>
      </w:r>
      <w:r w:rsidRPr="00B37E0F">
        <w:t xml:space="preserve">, 243-274 (1967). </w:t>
      </w:r>
      <w:hyperlink r:id="rId14" w:history="1">
        <w:r w:rsidRPr="00B37E0F">
          <w:rPr>
            <w:rStyle w:val="Hyperlink"/>
          </w:rPr>
          <w:t>https://doi.org/10.1007/bf01507462</w:t>
        </w:r>
      </w:hyperlink>
    </w:p>
    <w:p w14:paraId="65DC191A" w14:textId="6BECE5BE" w:rsidR="00B37E0F" w:rsidRPr="00B37E0F" w:rsidRDefault="00B37E0F" w:rsidP="00B37E0F">
      <w:pPr>
        <w:pStyle w:val="EndNoteBibliography"/>
        <w:spacing w:after="0"/>
        <w:ind w:left="720" w:hanging="720"/>
      </w:pPr>
      <w:r w:rsidRPr="00B37E0F">
        <w:t>8</w:t>
      </w:r>
      <w:r w:rsidRPr="00B37E0F">
        <w:tab/>
        <w:t xml:space="preserve">Hegde, S. G., Nason, J. D., Clegg, J. M. &amp; Ellstrand, N. C. The evolution of california's wild radish has resulted in the extinction of its progenitors. </w:t>
      </w:r>
      <w:r w:rsidRPr="00B37E0F">
        <w:rPr>
          <w:i/>
        </w:rPr>
        <w:t>Evolution</w:t>
      </w:r>
      <w:r w:rsidRPr="00B37E0F">
        <w:t xml:space="preserve"> </w:t>
      </w:r>
      <w:r w:rsidRPr="00B37E0F">
        <w:rPr>
          <w:b/>
        </w:rPr>
        <w:t>60</w:t>
      </w:r>
      <w:r w:rsidRPr="00B37E0F">
        <w:t xml:space="preserve">, 1187-1197 (2006). </w:t>
      </w:r>
      <w:hyperlink r:id="rId15" w:history="1">
        <w:r w:rsidRPr="00B37E0F">
          <w:rPr>
            <w:rStyle w:val="Hyperlink"/>
          </w:rPr>
          <w:t>https://doi.org/10.1111/j.0014-3820.2006.tb01197.x</w:t>
        </w:r>
      </w:hyperlink>
    </w:p>
    <w:p w14:paraId="64345702" w14:textId="6BE87EA1" w:rsidR="00B37E0F" w:rsidRPr="00B37E0F" w:rsidRDefault="00B37E0F" w:rsidP="00B37E0F">
      <w:pPr>
        <w:pStyle w:val="EndNoteBibliography"/>
        <w:spacing w:after="0"/>
        <w:ind w:left="720" w:hanging="720"/>
      </w:pPr>
      <w:r w:rsidRPr="00B37E0F">
        <w:t>9</w:t>
      </w:r>
      <w:r w:rsidRPr="00B37E0F">
        <w:tab/>
        <w:t xml:space="preserve">Stanton, M. L. Reproductive Biology of Petal Color Variants in Wild Populations of Raphanus sativus: I. Pollinator Response to Color Morphs. </w:t>
      </w:r>
      <w:r w:rsidRPr="00B37E0F">
        <w:rPr>
          <w:i/>
        </w:rPr>
        <w:t>American Journal of Botany</w:t>
      </w:r>
      <w:r w:rsidRPr="00B37E0F">
        <w:t xml:space="preserve"> </w:t>
      </w:r>
      <w:r w:rsidRPr="00B37E0F">
        <w:rPr>
          <w:b/>
        </w:rPr>
        <w:t>74</w:t>
      </w:r>
      <w:r w:rsidRPr="00B37E0F">
        <w:t xml:space="preserve">, 178-187 (1987). </w:t>
      </w:r>
      <w:hyperlink r:id="rId16" w:history="1">
        <w:r w:rsidRPr="00B37E0F">
          <w:rPr>
            <w:rStyle w:val="Hyperlink"/>
          </w:rPr>
          <w:t>https://doi.org/10.2307/2444019</w:t>
        </w:r>
      </w:hyperlink>
    </w:p>
    <w:p w14:paraId="63E1C6BD" w14:textId="5245F86E" w:rsidR="00B37E0F" w:rsidRPr="00B37E0F" w:rsidRDefault="00B37E0F" w:rsidP="00B37E0F">
      <w:pPr>
        <w:pStyle w:val="EndNoteBibliography"/>
        <w:spacing w:after="0"/>
        <w:ind w:left="720" w:hanging="720"/>
      </w:pPr>
      <w:r w:rsidRPr="00B37E0F">
        <w:t>10</w:t>
      </w:r>
      <w:r w:rsidRPr="00B37E0F">
        <w:tab/>
        <w:t>Irwin, R.</w:t>
      </w:r>
      <w:r w:rsidRPr="00B37E0F">
        <w:rPr>
          <w:i/>
        </w:rPr>
        <w:t xml:space="preserve"> et al.</w:t>
      </w:r>
      <w:r w:rsidRPr="00B37E0F">
        <w:t xml:space="preserve"> Flower color microevolution in wild radish: Evolutionary response to pollinator mediated selection. </w:t>
      </w:r>
      <w:r w:rsidRPr="00B37E0F">
        <w:rPr>
          <w:i/>
        </w:rPr>
        <w:t>The American Naturalist</w:t>
      </w:r>
      <w:r w:rsidRPr="00B37E0F">
        <w:t xml:space="preserve"> </w:t>
      </w:r>
      <w:r w:rsidRPr="00B37E0F">
        <w:rPr>
          <w:b/>
        </w:rPr>
        <w:t>165</w:t>
      </w:r>
      <w:r w:rsidRPr="00B37E0F">
        <w:t xml:space="preserve">, 225-237 (2005). </w:t>
      </w:r>
      <w:hyperlink r:id="rId17" w:history="1">
        <w:r w:rsidRPr="00B37E0F">
          <w:rPr>
            <w:rStyle w:val="Hyperlink"/>
          </w:rPr>
          <w:t>https://doi.org/10.1086/426714</w:t>
        </w:r>
      </w:hyperlink>
    </w:p>
    <w:p w14:paraId="6D6B1703" w14:textId="77777777" w:rsidR="00B37E0F" w:rsidRPr="00B37E0F" w:rsidRDefault="00B37E0F" w:rsidP="00B37E0F">
      <w:pPr>
        <w:pStyle w:val="EndNoteBibliography"/>
        <w:spacing w:after="0"/>
        <w:ind w:left="720" w:hanging="720"/>
      </w:pPr>
      <w:r w:rsidRPr="00B37E0F">
        <w:t>11</w:t>
      </w:r>
      <w:r w:rsidRPr="00B37E0F">
        <w:tab/>
        <w:t xml:space="preserve">Carlson, D. G. Glucosinolates in radish cultivars. </w:t>
      </w:r>
      <w:r w:rsidRPr="00B37E0F">
        <w:rPr>
          <w:i/>
        </w:rPr>
        <w:t>Journal of the American Society for Horticultural Science</w:t>
      </w:r>
      <w:r w:rsidRPr="00B37E0F">
        <w:t xml:space="preserve"> </w:t>
      </w:r>
      <w:r w:rsidRPr="00B37E0F">
        <w:rPr>
          <w:b/>
        </w:rPr>
        <w:t>110</w:t>
      </w:r>
      <w:r w:rsidRPr="00B37E0F">
        <w:t xml:space="preserve">, 634-638 (1985). </w:t>
      </w:r>
    </w:p>
    <w:p w14:paraId="7738FC8E" w14:textId="31EAA9E2" w:rsidR="00B37E0F" w:rsidRPr="00B37E0F" w:rsidRDefault="00B37E0F" w:rsidP="00B37E0F">
      <w:pPr>
        <w:pStyle w:val="EndNoteBibliography"/>
        <w:spacing w:after="0"/>
        <w:ind w:left="720" w:hanging="720"/>
      </w:pPr>
      <w:r w:rsidRPr="00B37E0F">
        <w:t>12</w:t>
      </w:r>
      <w:r w:rsidRPr="00B37E0F">
        <w:tab/>
        <w:t xml:space="preserve">Ishii, G., Saijo, R. &amp; Nagata, M. The difference of glucosinolate content in different cultivar of daikon roots, </w:t>
      </w:r>
      <w:r w:rsidRPr="00B37E0F">
        <w:rPr>
          <w:i/>
        </w:rPr>
        <w:t xml:space="preserve">Raphanus sativus </w:t>
      </w:r>
      <w:r w:rsidRPr="00B37E0F">
        <w:t xml:space="preserve">L. </w:t>
      </w:r>
      <w:r w:rsidRPr="00B37E0F">
        <w:rPr>
          <w:i/>
        </w:rPr>
        <w:t>NIPPON SHOKUHIN KOGYO GAKKAISHI</w:t>
      </w:r>
      <w:r w:rsidRPr="00B37E0F">
        <w:t xml:space="preserve"> </w:t>
      </w:r>
      <w:r w:rsidRPr="00B37E0F">
        <w:rPr>
          <w:b/>
        </w:rPr>
        <w:t>36</w:t>
      </w:r>
      <w:r w:rsidRPr="00B37E0F">
        <w:t xml:space="preserve">, 739-742 (1989). </w:t>
      </w:r>
      <w:hyperlink r:id="rId18" w:history="1">
        <w:r w:rsidRPr="00B37E0F">
          <w:rPr>
            <w:rStyle w:val="Hyperlink"/>
          </w:rPr>
          <w:t>https://doi.org/10.3136/nskkk1962.36.9_739</w:t>
        </w:r>
      </w:hyperlink>
    </w:p>
    <w:p w14:paraId="48996AFF" w14:textId="3BB2353A" w:rsidR="00B37E0F" w:rsidRPr="00B37E0F" w:rsidRDefault="00B37E0F" w:rsidP="00B37E0F">
      <w:pPr>
        <w:pStyle w:val="EndNoteBibliography"/>
        <w:spacing w:after="0"/>
        <w:ind w:left="720" w:hanging="720"/>
      </w:pPr>
      <w:r w:rsidRPr="00B37E0F">
        <w:t>13</w:t>
      </w:r>
      <w:r w:rsidRPr="00B37E0F">
        <w:tab/>
        <w:t>Brachi, B.</w:t>
      </w:r>
      <w:r w:rsidRPr="00B37E0F">
        <w:rPr>
          <w:i/>
        </w:rPr>
        <w:t xml:space="preserve"> et al.</w:t>
      </w:r>
      <w:r w:rsidRPr="00B37E0F">
        <w:t xml:space="preserve"> Coselected genes determine adaptive variation in herbivore resistance throughout the native range of </w:t>
      </w:r>
      <w:r w:rsidRPr="00B37E0F">
        <w:rPr>
          <w:i/>
        </w:rPr>
        <w:t>Arabidopsis thaliana</w:t>
      </w:r>
      <w:r w:rsidRPr="00B37E0F">
        <w:t xml:space="preserve">. </w:t>
      </w:r>
      <w:r w:rsidRPr="00B37E0F">
        <w:rPr>
          <w:i/>
        </w:rPr>
        <w:t>Proceedings of the National Academy of Sciences</w:t>
      </w:r>
      <w:r w:rsidRPr="00B37E0F">
        <w:t xml:space="preserve"> </w:t>
      </w:r>
      <w:r w:rsidRPr="00B37E0F">
        <w:rPr>
          <w:b/>
        </w:rPr>
        <w:t>112</w:t>
      </w:r>
      <w:r w:rsidRPr="00B37E0F">
        <w:t xml:space="preserve">, 4032-4037 (2015). </w:t>
      </w:r>
      <w:hyperlink r:id="rId19" w:history="1">
        <w:r w:rsidRPr="00B37E0F">
          <w:rPr>
            <w:rStyle w:val="Hyperlink"/>
          </w:rPr>
          <w:t>https://doi.org/10.1073/pnas.1421416112</w:t>
        </w:r>
      </w:hyperlink>
    </w:p>
    <w:p w14:paraId="3C8730EB" w14:textId="4E3FDC01" w:rsidR="00B37E0F" w:rsidRPr="00B37E0F" w:rsidRDefault="00B37E0F" w:rsidP="00B37E0F">
      <w:pPr>
        <w:pStyle w:val="EndNoteBibliography"/>
        <w:spacing w:after="0"/>
        <w:ind w:left="720" w:hanging="720"/>
      </w:pPr>
      <w:r w:rsidRPr="00B37E0F">
        <w:t>14</w:t>
      </w:r>
      <w:r w:rsidRPr="00B37E0F">
        <w:tab/>
        <w:t xml:space="preserve">Armbruster, W. S. Can indirect selection and genetic context contribute to trait diversification? A transition-probability study of blossom-colour evolution in two genera. </w:t>
      </w:r>
      <w:r w:rsidRPr="00B37E0F">
        <w:rPr>
          <w:i/>
        </w:rPr>
        <w:t xml:space="preserve">Joournal of Evolutionary Biology </w:t>
      </w:r>
      <w:r w:rsidRPr="00B37E0F">
        <w:rPr>
          <w:b/>
        </w:rPr>
        <w:t>15</w:t>
      </w:r>
      <w:r w:rsidRPr="00B37E0F">
        <w:t xml:space="preserve">, 468-486 (2002). </w:t>
      </w:r>
      <w:hyperlink r:id="rId20" w:history="1">
        <w:r w:rsidRPr="00B37E0F">
          <w:rPr>
            <w:rStyle w:val="Hyperlink"/>
          </w:rPr>
          <w:t>https://doi.org/10.1046/j.1420-9101.2002.00399.x</w:t>
        </w:r>
      </w:hyperlink>
    </w:p>
    <w:p w14:paraId="2F8F345F" w14:textId="2F4B2507" w:rsidR="00B37E0F" w:rsidRPr="00B37E0F" w:rsidRDefault="00B37E0F" w:rsidP="00B37E0F">
      <w:pPr>
        <w:pStyle w:val="EndNoteBibliography"/>
        <w:spacing w:after="0"/>
        <w:ind w:left="720" w:hanging="720"/>
      </w:pPr>
      <w:r w:rsidRPr="00B37E0F">
        <w:t>15</w:t>
      </w:r>
      <w:r w:rsidRPr="00B37E0F">
        <w:tab/>
        <w:t>Hemm, M. R., Ruegger, M. O. &amp; Chapple, C. The Arabidopsis</w:t>
      </w:r>
      <w:r w:rsidRPr="00B37E0F">
        <w:rPr>
          <w:i/>
        </w:rPr>
        <w:t xml:space="preserve"> ref2</w:t>
      </w:r>
      <w:r w:rsidRPr="00B37E0F">
        <w:t xml:space="preserve"> mutant is defective in the gene encoding CYP83A1 and shows both phenylpropanoid and glucosinolate phenotypes. </w:t>
      </w:r>
      <w:r w:rsidRPr="00B37E0F">
        <w:rPr>
          <w:i/>
        </w:rPr>
        <w:t>The Plant Cell</w:t>
      </w:r>
      <w:r w:rsidRPr="00B37E0F">
        <w:t xml:space="preserve"> </w:t>
      </w:r>
      <w:r w:rsidRPr="00B37E0F">
        <w:rPr>
          <w:b/>
        </w:rPr>
        <w:t>15</w:t>
      </w:r>
      <w:r w:rsidRPr="00B37E0F">
        <w:t xml:space="preserve">, 179-194 (2003). </w:t>
      </w:r>
      <w:hyperlink r:id="rId21" w:history="1">
        <w:r w:rsidRPr="00B37E0F">
          <w:rPr>
            <w:rStyle w:val="Hyperlink"/>
          </w:rPr>
          <w:t>https://doi.org/10.1105/tpc.006544</w:t>
        </w:r>
      </w:hyperlink>
      <w:r w:rsidRPr="00B37E0F">
        <w:t xml:space="preserve"> </w:t>
      </w:r>
    </w:p>
    <w:p w14:paraId="33F958F2" w14:textId="76F484F4" w:rsidR="00B37E0F" w:rsidRPr="00B37E0F" w:rsidRDefault="00B37E0F" w:rsidP="00B37E0F">
      <w:pPr>
        <w:pStyle w:val="EndNoteBibliography"/>
        <w:spacing w:after="0"/>
        <w:ind w:left="720" w:hanging="720"/>
      </w:pPr>
      <w:r w:rsidRPr="00B37E0F">
        <w:t>16</w:t>
      </w:r>
      <w:r w:rsidRPr="00B37E0F">
        <w:tab/>
        <w:t xml:space="preserve">Chapple, C. C., Vogt, T., Ellis, B. E. &amp; Somerville, C. R. An Arabidopsis mutant defective in the general phenylpropanoid pathway. </w:t>
      </w:r>
      <w:r w:rsidRPr="00B37E0F">
        <w:rPr>
          <w:i/>
        </w:rPr>
        <w:t>The Plant Cell</w:t>
      </w:r>
      <w:r w:rsidRPr="00B37E0F">
        <w:t xml:space="preserve"> </w:t>
      </w:r>
      <w:r w:rsidRPr="00B37E0F">
        <w:rPr>
          <w:b/>
        </w:rPr>
        <w:t>4</w:t>
      </w:r>
      <w:r w:rsidRPr="00B37E0F">
        <w:t xml:space="preserve">, 1413-1424 (1992). </w:t>
      </w:r>
      <w:hyperlink r:id="rId22" w:history="1">
        <w:r w:rsidRPr="00B37E0F">
          <w:rPr>
            <w:rStyle w:val="Hyperlink"/>
          </w:rPr>
          <w:t>https://doi.org/10.1105/tpc.4.11.1413</w:t>
        </w:r>
      </w:hyperlink>
    </w:p>
    <w:p w14:paraId="21AC109F" w14:textId="2D25421D" w:rsidR="00B37E0F" w:rsidRPr="00B37E0F" w:rsidRDefault="00B37E0F" w:rsidP="00B37E0F">
      <w:pPr>
        <w:pStyle w:val="EndNoteBibliography"/>
        <w:spacing w:after="0"/>
        <w:ind w:left="720" w:hanging="720"/>
      </w:pPr>
      <w:r w:rsidRPr="00B37E0F">
        <w:t>17</w:t>
      </w:r>
      <w:r w:rsidRPr="00B37E0F">
        <w:tab/>
        <w:t xml:space="preserve">Petersen, B., Chen, S., Hansen, C., Olsen, C. &amp; Halkier, B. Composition and content of glucosinolates in developing </w:t>
      </w:r>
      <w:r w:rsidRPr="00B37E0F">
        <w:rPr>
          <w:i/>
        </w:rPr>
        <w:t>Arabidopsis thaliana</w:t>
      </w:r>
      <w:r w:rsidRPr="00B37E0F">
        <w:t xml:space="preserve">. </w:t>
      </w:r>
      <w:r w:rsidRPr="00B37E0F">
        <w:rPr>
          <w:i/>
        </w:rPr>
        <w:t>Planta</w:t>
      </w:r>
      <w:r w:rsidRPr="00B37E0F">
        <w:t xml:space="preserve"> </w:t>
      </w:r>
      <w:r w:rsidRPr="00B37E0F">
        <w:rPr>
          <w:b/>
        </w:rPr>
        <w:t>214</w:t>
      </w:r>
      <w:r w:rsidRPr="00B37E0F">
        <w:t xml:space="preserve">, 562-571 (2002). </w:t>
      </w:r>
      <w:hyperlink r:id="rId23" w:history="1">
        <w:r w:rsidRPr="00B37E0F">
          <w:rPr>
            <w:rStyle w:val="Hyperlink"/>
          </w:rPr>
          <w:t>https://doi.org/10.1007/s004250100659</w:t>
        </w:r>
      </w:hyperlink>
    </w:p>
    <w:p w14:paraId="3A8E69B2" w14:textId="59D18ADA" w:rsidR="00B37E0F" w:rsidRPr="00B37E0F" w:rsidRDefault="00B37E0F" w:rsidP="00B37E0F">
      <w:pPr>
        <w:pStyle w:val="EndNoteBibliography"/>
        <w:spacing w:after="0"/>
        <w:ind w:left="720" w:hanging="720"/>
      </w:pPr>
      <w:r w:rsidRPr="00B37E0F">
        <w:lastRenderedPageBreak/>
        <w:t>18</w:t>
      </w:r>
      <w:r w:rsidRPr="00B37E0F">
        <w:tab/>
        <w:t xml:space="preserve">Bak, S. &amp; Feyereisen, R. The Involvement Of Two P450 Enzymes, Cyp83b1 And Cyp83a1, In Auxin Homeostasis And Glucosinolate Biosynthesis. </w:t>
      </w:r>
      <w:r w:rsidRPr="00B37E0F">
        <w:rPr>
          <w:i/>
        </w:rPr>
        <w:t>Journal of Plant Physiology</w:t>
      </w:r>
      <w:r w:rsidRPr="00B37E0F">
        <w:t xml:space="preserve"> </w:t>
      </w:r>
      <w:r w:rsidRPr="00B37E0F">
        <w:rPr>
          <w:b/>
        </w:rPr>
        <w:t>127</w:t>
      </w:r>
      <w:r w:rsidRPr="00B37E0F">
        <w:t xml:space="preserve">, 108-118 (2001). </w:t>
      </w:r>
      <w:hyperlink r:id="rId24" w:history="1">
        <w:r w:rsidRPr="00B37E0F">
          <w:rPr>
            <w:rStyle w:val="Hyperlink"/>
          </w:rPr>
          <w:t>https://doi.org/10.1104/pp.127.1.108</w:t>
        </w:r>
      </w:hyperlink>
      <w:r w:rsidRPr="00B37E0F">
        <w:t xml:space="preserve"> </w:t>
      </w:r>
    </w:p>
    <w:p w14:paraId="19E935B7" w14:textId="0336CC21" w:rsidR="00B37E0F" w:rsidRPr="00B37E0F" w:rsidRDefault="00B37E0F" w:rsidP="00B37E0F">
      <w:pPr>
        <w:pStyle w:val="EndNoteBibliography"/>
        <w:spacing w:after="0"/>
        <w:ind w:left="720" w:hanging="720"/>
      </w:pPr>
      <w:r w:rsidRPr="00B37E0F">
        <w:t>19</w:t>
      </w:r>
      <w:r w:rsidRPr="00B37E0F">
        <w:tab/>
        <w:t xml:space="preserve">Bak, S., Tax, F. E., Feldmann, K. A., Galbraith, D. W. &amp; Feyereisen, R. CYP83B1, a Cytochrome P450 at the metabolic branch point in auxin and indole glucosinolate biosynthesis in Arabidopsis. </w:t>
      </w:r>
      <w:r w:rsidRPr="00B37E0F">
        <w:rPr>
          <w:i/>
        </w:rPr>
        <w:t>The Plant Cell</w:t>
      </w:r>
      <w:r w:rsidRPr="00B37E0F">
        <w:t xml:space="preserve"> </w:t>
      </w:r>
      <w:r w:rsidRPr="00B37E0F">
        <w:rPr>
          <w:b/>
        </w:rPr>
        <w:t>13</w:t>
      </w:r>
      <w:r w:rsidRPr="00B37E0F">
        <w:t xml:space="preserve">, 101-111 (2001). </w:t>
      </w:r>
      <w:hyperlink r:id="rId25" w:history="1">
        <w:r w:rsidRPr="00B37E0F">
          <w:rPr>
            <w:rStyle w:val="Hyperlink"/>
          </w:rPr>
          <w:t>https://doi.org/10.1105/tpc.13.1.101</w:t>
        </w:r>
      </w:hyperlink>
      <w:r w:rsidRPr="00B37E0F">
        <w:t xml:space="preserve"> </w:t>
      </w:r>
    </w:p>
    <w:p w14:paraId="7DF63906" w14:textId="77814651" w:rsidR="00B37E0F" w:rsidRPr="00B37E0F" w:rsidRDefault="00B37E0F" w:rsidP="00B37E0F">
      <w:pPr>
        <w:pStyle w:val="EndNoteBibliography"/>
        <w:spacing w:after="0"/>
        <w:ind w:left="720" w:hanging="720"/>
      </w:pPr>
      <w:r w:rsidRPr="00B37E0F">
        <w:t>20</w:t>
      </w:r>
      <w:r w:rsidRPr="00B37E0F">
        <w:tab/>
        <w:t>Hansen, C. H.</w:t>
      </w:r>
      <w:r w:rsidRPr="00B37E0F">
        <w:rPr>
          <w:i/>
        </w:rPr>
        <w:t xml:space="preserve"> et al.</w:t>
      </w:r>
      <w:r w:rsidRPr="00B37E0F">
        <w:t xml:space="preserve"> CYP83B1 is the Oxime-metabolizing enzyme in the glucosinolate pathway in Arabidopsis.</w:t>
      </w:r>
      <w:r w:rsidRPr="00B37E0F">
        <w:rPr>
          <w:i/>
        </w:rPr>
        <w:t xml:space="preserve"> Journal of Biological Chemistry</w:t>
      </w:r>
      <w:r w:rsidRPr="00B37E0F">
        <w:t xml:space="preserve"> </w:t>
      </w:r>
      <w:r w:rsidRPr="00B37E0F">
        <w:rPr>
          <w:b/>
        </w:rPr>
        <w:t>276</w:t>
      </w:r>
      <w:r w:rsidRPr="00B37E0F">
        <w:t xml:space="preserve">, 24790-24796 (2001). </w:t>
      </w:r>
      <w:hyperlink r:id="rId26" w:history="1">
        <w:r w:rsidRPr="00B37E0F">
          <w:rPr>
            <w:rStyle w:val="Hyperlink"/>
          </w:rPr>
          <w:t>https://doi.org/10.1074/jbc.M102637200</w:t>
        </w:r>
      </w:hyperlink>
    </w:p>
    <w:p w14:paraId="49EF951B" w14:textId="306214E0" w:rsidR="00B37E0F" w:rsidRPr="00B37E0F" w:rsidRDefault="00B37E0F" w:rsidP="00B37E0F">
      <w:pPr>
        <w:pStyle w:val="EndNoteBibliography"/>
        <w:spacing w:after="0"/>
        <w:ind w:left="720" w:hanging="720"/>
      </w:pPr>
      <w:r w:rsidRPr="00B37E0F">
        <w:t>21</w:t>
      </w:r>
      <w:r w:rsidRPr="00B37E0F">
        <w:tab/>
        <w:t>Reintanz, B.</w:t>
      </w:r>
      <w:r w:rsidRPr="00B37E0F">
        <w:rPr>
          <w:i/>
        </w:rPr>
        <w:t xml:space="preserve"> et al.</w:t>
      </w:r>
      <w:r w:rsidRPr="00B37E0F">
        <w:t xml:space="preserve"> Bus, a bushy Arabidopsis CYP79F1 knockout mutant with abolished synthesis of short-chain aliphatic glucosinolates. </w:t>
      </w:r>
      <w:r w:rsidRPr="00B37E0F">
        <w:rPr>
          <w:i/>
        </w:rPr>
        <w:t>The Plant Cell</w:t>
      </w:r>
      <w:r w:rsidRPr="00B37E0F">
        <w:t xml:space="preserve"> </w:t>
      </w:r>
      <w:r w:rsidRPr="00B37E0F">
        <w:rPr>
          <w:b/>
        </w:rPr>
        <w:t>13</w:t>
      </w:r>
      <w:r w:rsidRPr="00B37E0F">
        <w:t xml:space="preserve">, 351-367 (2001). </w:t>
      </w:r>
      <w:hyperlink r:id="rId27" w:history="1">
        <w:r w:rsidRPr="00B37E0F">
          <w:rPr>
            <w:rStyle w:val="Hyperlink"/>
          </w:rPr>
          <w:t>https://doi.org/10.1105/tpc.13.2.351</w:t>
        </w:r>
      </w:hyperlink>
      <w:r w:rsidRPr="00B37E0F">
        <w:t xml:space="preserve"> </w:t>
      </w:r>
    </w:p>
    <w:p w14:paraId="32A426F0" w14:textId="522DC85B" w:rsidR="00B37E0F" w:rsidRPr="00B37E0F" w:rsidRDefault="00B37E0F" w:rsidP="00B37E0F">
      <w:pPr>
        <w:pStyle w:val="EndNoteBibliography"/>
        <w:spacing w:after="0"/>
        <w:ind w:left="720" w:hanging="720"/>
      </w:pPr>
      <w:r w:rsidRPr="00B37E0F">
        <w:t>22</w:t>
      </w:r>
      <w:r w:rsidRPr="00B37E0F">
        <w:tab/>
        <w:t xml:space="preserve">Kim, J. I., Dolan, W. L., Anderson, N. A. &amp; Chapple, C. Indole Glucosinolate Biosynthesis Limits Phenylpropanoid Accumulation in Arabidopsis thaliana. </w:t>
      </w:r>
      <w:r w:rsidRPr="00B37E0F">
        <w:rPr>
          <w:i/>
        </w:rPr>
        <w:t>The Plant Cell</w:t>
      </w:r>
      <w:r w:rsidRPr="00B37E0F">
        <w:t xml:space="preserve"> </w:t>
      </w:r>
      <w:r w:rsidRPr="00B37E0F">
        <w:rPr>
          <w:b/>
        </w:rPr>
        <w:t>27</w:t>
      </w:r>
      <w:r w:rsidRPr="00B37E0F">
        <w:t xml:space="preserve">, 1529-1546 (2015). </w:t>
      </w:r>
      <w:hyperlink r:id="rId28" w:history="1">
        <w:r w:rsidRPr="00B37E0F">
          <w:rPr>
            <w:rStyle w:val="Hyperlink"/>
          </w:rPr>
          <w:t>https://doi.org/10.1105/tpc.15.00127</w:t>
        </w:r>
      </w:hyperlink>
    </w:p>
    <w:p w14:paraId="249E09EB" w14:textId="108F2C5D" w:rsidR="00B37E0F" w:rsidRPr="00B37E0F" w:rsidRDefault="00B37E0F" w:rsidP="00B37E0F">
      <w:pPr>
        <w:pStyle w:val="EndNoteBibliography"/>
        <w:ind w:left="720" w:hanging="720"/>
      </w:pPr>
      <w:r w:rsidRPr="00B37E0F">
        <w:t>23</w:t>
      </w:r>
      <w:r w:rsidRPr="00B37E0F">
        <w:tab/>
        <w:t>Koenig, D.</w:t>
      </w:r>
      <w:r w:rsidRPr="00B37E0F">
        <w:rPr>
          <w:i/>
        </w:rPr>
        <w:t xml:space="preserve"> et al.</w:t>
      </w:r>
      <w:r w:rsidRPr="00B37E0F">
        <w:t xml:space="preserve"> Long-term balancing selection drives evolution of immunity genes in Capsella. </w:t>
      </w:r>
      <w:r w:rsidRPr="00B37E0F">
        <w:rPr>
          <w:i/>
        </w:rPr>
        <w:t>eLife</w:t>
      </w:r>
      <w:r w:rsidRPr="00B37E0F">
        <w:t xml:space="preserve"> </w:t>
      </w:r>
      <w:r w:rsidRPr="00B37E0F">
        <w:rPr>
          <w:b/>
        </w:rPr>
        <w:t>8</w:t>
      </w:r>
      <w:r w:rsidRPr="00B37E0F">
        <w:t xml:space="preserve">, e43606 (2019). </w:t>
      </w:r>
      <w:hyperlink r:id="rId29" w:history="1">
        <w:r w:rsidRPr="00B37E0F">
          <w:rPr>
            <w:rStyle w:val="Hyperlink"/>
          </w:rPr>
          <w:t>https://doi.org/10.7554/eLife.43606</w:t>
        </w:r>
      </w:hyperlink>
    </w:p>
    <w:p w14:paraId="614BF006" w14:textId="06F94A24" w:rsidR="00717186" w:rsidRPr="004B454E" w:rsidRDefault="00ED754E" w:rsidP="004B454E">
      <w:pPr>
        <w:spacing w:line="360" w:lineRule="auto"/>
        <w:jc w:val="both"/>
        <w:rPr>
          <w:rFonts w:ascii="Times New Roman" w:hAnsi="Times New Roman" w:cs="Times New Roman"/>
          <w:sz w:val="20"/>
          <w:szCs w:val="20"/>
        </w:rPr>
      </w:pPr>
      <w:r w:rsidRPr="004B454E">
        <w:rPr>
          <w:rFonts w:ascii="Times New Roman" w:hAnsi="Times New Roman" w:cs="Times New Roman"/>
          <w:sz w:val="20"/>
          <w:szCs w:val="20"/>
        </w:rPr>
        <w:fldChar w:fldCharType="end"/>
      </w:r>
    </w:p>
    <w:sectPr w:rsidR="00717186" w:rsidRPr="004B454E">
      <w:footerReference w:type="default" r:id="rId3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4580A" w14:textId="77777777" w:rsidR="00EB0E73" w:rsidRDefault="00EB0E73" w:rsidP="00CD35C0">
      <w:pPr>
        <w:spacing w:after="0" w:line="240" w:lineRule="auto"/>
      </w:pPr>
      <w:r>
        <w:separator/>
      </w:r>
    </w:p>
  </w:endnote>
  <w:endnote w:type="continuationSeparator" w:id="0">
    <w:p w14:paraId="7ADBA82F" w14:textId="77777777" w:rsidR="00EB0E73" w:rsidRDefault="00EB0E73" w:rsidP="00CD35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8626361"/>
      <w:docPartObj>
        <w:docPartGallery w:val="Page Numbers (Bottom of Page)"/>
        <w:docPartUnique/>
      </w:docPartObj>
    </w:sdtPr>
    <w:sdtEndPr>
      <w:rPr>
        <w:noProof/>
      </w:rPr>
    </w:sdtEndPr>
    <w:sdtContent>
      <w:p w14:paraId="676A0242" w14:textId="40E84B2F" w:rsidR="003C7CDA" w:rsidRDefault="003C7CDA">
        <w:pPr>
          <w:pStyle w:val="Footer"/>
          <w:jc w:val="right"/>
        </w:pPr>
        <w:r>
          <w:fldChar w:fldCharType="begin"/>
        </w:r>
        <w:r>
          <w:instrText xml:space="preserve"> PAGE   \* MERGEFORMAT </w:instrText>
        </w:r>
        <w:r>
          <w:fldChar w:fldCharType="separate"/>
        </w:r>
        <w:r w:rsidR="003A0DD4">
          <w:rPr>
            <w:noProof/>
          </w:rPr>
          <w:t>5</w:t>
        </w:r>
        <w:r>
          <w:rPr>
            <w:noProof/>
          </w:rPr>
          <w:fldChar w:fldCharType="end"/>
        </w:r>
      </w:p>
    </w:sdtContent>
  </w:sdt>
  <w:p w14:paraId="68E5982F" w14:textId="77777777" w:rsidR="003C7CDA" w:rsidRDefault="003C7C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8BCF5" w14:textId="77777777" w:rsidR="00EB0E73" w:rsidRDefault="00EB0E73" w:rsidP="00CD35C0">
      <w:pPr>
        <w:spacing w:after="0" w:line="240" w:lineRule="auto"/>
      </w:pPr>
      <w:r>
        <w:separator/>
      </w:r>
    </w:p>
  </w:footnote>
  <w:footnote w:type="continuationSeparator" w:id="0">
    <w:p w14:paraId="5CBBD5BB" w14:textId="77777777" w:rsidR="00EB0E73" w:rsidRDefault="00EB0E73" w:rsidP="00CD35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A552B5"/>
    <w:multiLevelType w:val="hybridMultilevel"/>
    <w:tmpl w:val="C000489A"/>
    <w:lvl w:ilvl="0" w:tplc="E5EC1674">
      <w:start w:val="1"/>
      <w:numFmt w:val="decimal"/>
      <w:lvlText w:val="%1."/>
      <w:lvlJc w:val="left"/>
      <w:pPr>
        <w:ind w:left="420" w:hanging="360"/>
      </w:pPr>
      <w:rPr>
        <w:rFonts w:hint="default"/>
      </w:rPr>
    </w:lvl>
    <w:lvl w:ilvl="1" w:tplc="10090019" w:tentative="1">
      <w:start w:val="1"/>
      <w:numFmt w:val="lowerLetter"/>
      <w:lvlText w:val="%2."/>
      <w:lvlJc w:val="left"/>
      <w:pPr>
        <w:ind w:left="1140" w:hanging="360"/>
      </w:pPr>
    </w:lvl>
    <w:lvl w:ilvl="2" w:tplc="1009001B" w:tentative="1">
      <w:start w:val="1"/>
      <w:numFmt w:val="lowerRoman"/>
      <w:lvlText w:val="%3."/>
      <w:lvlJc w:val="right"/>
      <w:pPr>
        <w:ind w:left="1860" w:hanging="180"/>
      </w:pPr>
    </w:lvl>
    <w:lvl w:ilvl="3" w:tplc="1009000F" w:tentative="1">
      <w:start w:val="1"/>
      <w:numFmt w:val="decimal"/>
      <w:lvlText w:val="%4."/>
      <w:lvlJc w:val="left"/>
      <w:pPr>
        <w:ind w:left="2580" w:hanging="360"/>
      </w:pPr>
    </w:lvl>
    <w:lvl w:ilvl="4" w:tplc="10090019" w:tentative="1">
      <w:start w:val="1"/>
      <w:numFmt w:val="lowerLetter"/>
      <w:lvlText w:val="%5."/>
      <w:lvlJc w:val="left"/>
      <w:pPr>
        <w:ind w:left="3300" w:hanging="360"/>
      </w:pPr>
    </w:lvl>
    <w:lvl w:ilvl="5" w:tplc="1009001B" w:tentative="1">
      <w:start w:val="1"/>
      <w:numFmt w:val="lowerRoman"/>
      <w:lvlText w:val="%6."/>
      <w:lvlJc w:val="right"/>
      <w:pPr>
        <w:ind w:left="4020" w:hanging="180"/>
      </w:pPr>
    </w:lvl>
    <w:lvl w:ilvl="6" w:tplc="1009000F" w:tentative="1">
      <w:start w:val="1"/>
      <w:numFmt w:val="decimal"/>
      <w:lvlText w:val="%7."/>
      <w:lvlJc w:val="left"/>
      <w:pPr>
        <w:ind w:left="4740" w:hanging="360"/>
      </w:pPr>
    </w:lvl>
    <w:lvl w:ilvl="7" w:tplc="10090019" w:tentative="1">
      <w:start w:val="1"/>
      <w:numFmt w:val="lowerLetter"/>
      <w:lvlText w:val="%8."/>
      <w:lvlJc w:val="left"/>
      <w:pPr>
        <w:ind w:left="5460" w:hanging="360"/>
      </w:pPr>
    </w:lvl>
    <w:lvl w:ilvl="8" w:tplc="1009001B" w:tentative="1">
      <w:start w:val="1"/>
      <w:numFmt w:val="lowerRoman"/>
      <w:lvlText w:val="%9."/>
      <w:lvlJc w:val="right"/>
      <w:pPr>
        <w:ind w:left="6180" w:hanging="180"/>
      </w:pPr>
    </w:lvl>
  </w:abstractNum>
  <w:num w:numId="1" w16cid:durableId="9821253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B2E50"/>
    <w:rsid w:val="00000368"/>
    <w:rsid w:val="00000E27"/>
    <w:rsid w:val="00015D14"/>
    <w:rsid w:val="00021497"/>
    <w:rsid w:val="00033EC6"/>
    <w:rsid w:val="00060E99"/>
    <w:rsid w:val="00073D96"/>
    <w:rsid w:val="00074045"/>
    <w:rsid w:val="00076D11"/>
    <w:rsid w:val="000848F0"/>
    <w:rsid w:val="000849B0"/>
    <w:rsid w:val="000937C6"/>
    <w:rsid w:val="000A4B02"/>
    <w:rsid w:val="000B450E"/>
    <w:rsid w:val="000B6B5D"/>
    <w:rsid w:val="000C1E6C"/>
    <w:rsid w:val="000C2350"/>
    <w:rsid w:val="000C695E"/>
    <w:rsid w:val="000C701E"/>
    <w:rsid w:val="000E22FB"/>
    <w:rsid w:val="000F1361"/>
    <w:rsid w:val="000F6F27"/>
    <w:rsid w:val="00100713"/>
    <w:rsid w:val="00100C66"/>
    <w:rsid w:val="0010651E"/>
    <w:rsid w:val="00121EBA"/>
    <w:rsid w:val="00130E30"/>
    <w:rsid w:val="001454BB"/>
    <w:rsid w:val="00170B6E"/>
    <w:rsid w:val="00172F20"/>
    <w:rsid w:val="001820ED"/>
    <w:rsid w:val="00183140"/>
    <w:rsid w:val="001923F0"/>
    <w:rsid w:val="001C5487"/>
    <w:rsid w:val="001C5D0D"/>
    <w:rsid w:val="001E6940"/>
    <w:rsid w:val="001F04C4"/>
    <w:rsid w:val="002359A6"/>
    <w:rsid w:val="00235D40"/>
    <w:rsid w:val="00240220"/>
    <w:rsid w:val="002455D9"/>
    <w:rsid w:val="0025322D"/>
    <w:rsid w:val="00261402"/>
    <w:rsid w:val="00266822"/>
    <w:rsid w:val="00267157"/>
    <w:rsid w:val="002700B3"/>
    <w:rsid w:val="00271309"/>
    <w:rsid w:val="00276181"/>
    <w:rsid w:val="00277F86"/>
    <w:rsid w:val="0028581D"/>
    <w:rsid w:val="0029445F"/>
    <w:rsid w:val="002A0DE0"/>
    <w:rsid w:val="002A3548"/>
    <w:rsid w:val="002A6E2A"/>
    <w:rsid w:val="002B4833"/>
    <w:rsid w:val="002B4837"/>
    <w:rsid w:val="002C1E86"/>
    <w:rsid w:val="002C635E"/>
    <w:rsid w:val="002D7A38"/>
    <w:rsid w:val="002F7F80"/>
    <w:rsid w:val="00310C6B"/>
    <w:rsid w:val="00327B3C"/>
    <w:rsid w:val="00356CBE"/>
    <w:rsid w:val="00366013"/>
    <w:rsid w:val="00376F81"/>
    <w:rsid w:val="003872BF"/>
    <w:rsid w:val="0039442A"/>
    <w:rsid w:val="003A0DD4"/>
    <w:rsid w:val="003A1B6D"/>
    <w:rsid w:val="003A2429"/>
    <w:rsid w:val="003B2628"/>
    <w:rsid w:val="003B2B34"/>
    <w:rsid w:val="003C5C60"/>
    <w:rsid w:val="003C7CDA"/>
    <w:rsid w:val="003D1F25"/>
    <w:rsid w:val="003D4CE2"/>
    <w:rsid w:val="003E2081"/>
    <w:rsid w:val="003F0723"/>
    <w:rsid w:val="00406BB0"/>
    <w:rsid w:val="00420F45"/>
    <w:rsid w:val="004224DB"/>
    <w:rsid w:val="00424389"/>
    <w:rsid w:val="00453579"/>
    <w:rsid w:val="00455017"/>
    <w:rsid w:val="004610F1"/>
    <w:rsid w:val="0047606D"/>
    <w:rsid w:val="00476504"/>
    <w:rsid w:val="004830FF"/>
    <w:rsid w:val="0049057F"/>
    <w:rsid w:val="00491780"/>
    <w:rsid w:val="004A538C"/>
    <w:rsid w:val="004A6794"/>
    <w:rsid w:val="004B0C13"/>
    <w:rsid w:val="004B454E"/>
    <w:rsid w:val="004E552C"/>
    <w:rsid w:val="00504148"/>
    <w:rsid w:val="00511E15"/>
    <w:rsid w:val="00516420"/>
    <w:rsid w:val="00522427"/>
    <w:rsid w:val="0053367E"/>
    <w:rsid w:val="00534676"/>
    <w:rsid w:val="0054300B"/>
    <w:rsid w:val="00543273"/>
    <w:rsid w:val="00553297"/>
    <w:rsid w:val="00561181"/>
    <w:rsid w:val="005620ED"/>
    <w:rsid w:val="00567B90"/>
    <w:rsid w:val="0059144F"/>
    <w:rsid w:val="0059145B"/>
    <w:rsid w:val="00593432"/>
    <w:rsid w:val="00594FB1"/>
    <w:rsid w:val="005A1013"/>
    <w:rsid w:val="005A1901"/>
    <w:rsid w:val="005A6B0C"/>
    <w:rsid w:val="005B7EBD"/>
    <w:rsid w:val="005D673E"/>
    <w:rsid w:val="005D7355"/>
    <w:rsid w:val="005E75FA"/>
    <w:rsid w:val="005F0845"/>
    <w:rsid w:val="0060126A"/>
    <w:rsid w:val="00601A38"/>
    <w:rsid w:val="006073A4"/>
    <w:rsid w:val="00611D3B"/>
    <w:rsid w:val="0062180B"/>
    <w:rsid w:val="0062230C"/>
    <w:rsid w:val="00635EE5"/>
    <w:rsid w:val="00652931"/>
    <w:rsid w:val="00653312"/>
    <w:rsid w:val="006608D6"/>
    <w:rsid w:val="00677B03"/>
    <w:rsid w:val="00684A1A"/>
    <w:rsid w:val="00694CCC"/>
    <w:rsid w:val="00695BF9"/>
    <w:rsid w:val="006A6004"/>
    <w:rsid w:val="006B2C9B"/>
    <w:rsid w:val="006B7904"/>
    <w:rsid w:val="006D0E33"/>
    <w:rsid w:val="006E5077"/>
    <w:rsid w:val="006F4DFD"/>
    <w:rsid w:val="006F50B4"/>
    <w:rsid w:val="006F6FBD"/>
    <w:rsid w:val="00701267"/>
    <w:rsid w:val="00703957"/>
    <w:rsid w:val="00717186"/>
    <w:rsid w:val="00723B30"/>
    <w:rsid w:val="00726C90"/>
    <w:rsid w:val="00741079"/>
    <w:rsid w:val="00750E1B"/>
    <w:rsid w:val="0076487A"/>
    <w:rsid w:val="00770CD0"/>
    <w:rsid w:val="007737C6"/>
    <w:rsid w:val="00776962"/>
    <w:rsid w:val="007813F8"/>
    <w:rsid w:val="0078346C"/>
    <w:rsid w:val="007A2069"/>
    <w:rsid w:val="007A7029"/>
    <w:rsid w:val="007B3439"/>
    <w:rsid w:val="007B5EEB"/>
    <w:rsid w:val="007B6B87"/>
    <w:rsid w:val="007B76BC"/>
    <w:rsid w:val="007C3765"/>
    <w:rsid w:val="007D3019"/>
    <w:rsid w:val="007F35F8"/>
    <w:rsid w:val="007F4EAD"/>
    <w:rsid w:val="007F6C2F"/>
    <w:rsid w:val="007F7B21"/>
    <w:rsid w:val="00800F62"/>
    <w:rsid w:val="0080363E"/>
    <w:rsid w:val="00810148"/>
    <w:rsid w:val="00814F53"/>
    <w:rsid w:val="00815A52"/>
    <w:rsid w:val="00817BC8"/>
    <w:rsid w:val="00827990"/>
    <w:rsid w:val="00833469"/>
    <w:rsid w:val="008337C3"/>
    <w:rsid w:val="00836C75"/>
    <w:rsid w:val="00836D7E"/>
    <w:rsid w:val="00841F1B"/>
    <w:rsid w:val="00845830"/>
    <w:rsid w:val="008500F8"/>
    <w:rsid w:val="0085067D"/>
    <w:rsid w:val="008550FD"/>
    <w:rsid w:val="00877E27"/>
    <w:rsid w:val="00881A58"/>
    <w:rsid w:val="00883F21"/>
    <w:rsid w:val="0089000E"/>
    <w:rsid w:val="00892DDD"/>
    <w:rsid w:val="008A42C1"/>
    <w:rsid w:val="008B572A"/>
    <w:rsid w:val="008B63F3"/>
    <w:rsid w:val="008C0D6A"/>
    <w:rsid w:val="008C4E31"/>
    <w:rsid w:val="008D02FC"/>
    <w:rsid w:val="008E48E5"/>
    <w:rsid w:val="008E77ED"/>
    <w:rsid w:val="008F2720"/>
    <w:rsid w:val="008F72AB"/>
    <w:rsid w:val="0090293D"/>
    <w:rsid w:val="0090546D"/>
    <w:rsid w:val="009204C6"/>
    <w:rsid w:val="00921234"/>
    <w:rsid w:val="0092612B"/>
    <w:rsid w:val="0092774E"/>
    <w:rsid w:val="009334AB"/>
    <w:rsid w:val="009335E6"/>
    <w:rsid w:val="00941E9A"/>
    <w:rsid w:val="0094426D"/>
    <w:rsid w:val="00950EA7"/>
    <w:rsid w:val="00960337"/>
    <w:rsid w:val="00962C7B"/>
    <w:rsid w:val="00966AC4"/>
    <w:rsid w:val="00970824"/>
    <w:rsid w:val="009764FB"/>
    <w:rsid w:val="00977A72"/>
    <w:rsid w:val="0098486D"/>
    <w:rsid w:val="009A4FA3"/>
    <w:rsid w:val="009B0A08"/>
    <w:rsid w:val="009B5D24"/>
    <w:rsid w:val="009B6AB5"/>
    <w:rsid w:val="009C72EB"/>
    <w:rsid w:val="009D183A"/>
    <w:rsid w:val="009D589F"/>
    <w:rsid w:val="009D6D06"/>
    <w:rsid w:val="009E2B61"/>
    <w:rsid w:val="00A0683B"/>
    <w:rsid w:val="00A31DEA"/>
    <w:rsid w:val="00A43A09"/>
    <w:rsid w:val="00A47BCD"/>
    <w:rsid w:val="00A51D13"/>
    <w:rsid w:val="00A83CCC"/>
    <w:rsid w:val="00A93F24"/>
    <w:rsid w:val="00A96787"/>
    <w:rsid w:val="00AA3A26"/>
    <w:rsid w:val="00AB0AC1"/>
    <w:rsid w:val="00AB1E52"/>
    <w:rsid w:val="00AB6528"/>
    <w:rsid w:val="00AC6F8F"/>
    <w:rsid w:val="00AD138E"/>
    <w:rsid w:val="00AD4850"/>
    <w:rsid w:val="00AE0C8A"/>
    <w:rsid w:val="00AE17B4"/>
    <w:rsid w:val="00AE187A"/>
    <w:rsid w:val="00AE4444"/>
    <w:rsid w:val="00AF04F1"/>
    <w:rsid w:val="00AF0921"/>
    <w:rsid w:val="00AF6E93"/>
    <w:rsid w:val="00AF7173"/>
    <w:rsid w:val="00B01416"/>
    <w:rsid w:val="00B020ED"/>
    <w:rsid w:val="00B02774"/>
    <w:rsid w:val="00B0409C"/>
    <w:rsid w:val="00B06BA8"/>
    <w:rsid w:val="00B102C3"/>
    <w:rsid w:val="00B24800"/>
    <w:rsid w:val="00B32329"/>
    <w:rsid w:val="00B348B7"/>
    <w:rsid w:val="00B37E0F"/>
    <w:rsid w:val="00B424CC"/>
    <w:rsid w:val="00B53AC2"/>
    <w:rsid w:val="00B55450"/>
    <w:rsid w:val="00B572B9"/>
    <w:rsid w:val="00B61C47"/>
    <w:rsid w:val="00B63A2F"/>
    <w:rsid w:val="00B71D7C"/>
    <w:rsid w:val="00B873B5"/>
    <w:rsid w:val="00B91361"/>
    <w:rsid w:val="00B93705"/>
    <w:rsid w:val="00BB09B6"/>
    <w:rsid w:val="00BC0DE2"/>
    <w:rsid w:val="00BD0D9E"/>
    <w:rsid w:val="00BD13B7"/>
    <w:rsid w:val="00BE6E94"/>
    <w:rsid w:val="00BF50C5"/>
    <w:rsid w:val="00C02B62"/>
    <w:rsid w:val="00C11C5B"/>
    <w:rsid w:val="00C12339"/>
    <w:rsid w:val="00C16986"/>
    <w:rsid w:val="00C32B74"/>
    <w:rsid w:val="00C41F9A"/>
    <w:rsid w:val="00C52BB0"/>
    <w:rsid w:val="00C55D65"/>
    <w:rsid w:val="00C632D1"/>
    <w:rsid w:val="00C63815"/>
    <w:rsid w:val="00C719E8"/>
    <w:rsid w:val="00C9161B"/>
    <w:rsid w:val="00C91D30"/>
    <w:rsid w:val="00CB10AA"/>
    <w:rsid w:val="00CC1A37"/>
    <w:rsid w:val="00CD35C0"/>
    <w:rsid w:val="00CF1945"/>
    <w:rsid w:val="00CF2F05"/>
    <w:rsid w:val="00CF30EA"/>
    <w:rsid w:val="00D046D8"/>
    <w:rsid w:val="00D131DE"/>
    <w:rsid w:val="00D34F9A"/>
    <w:rsid w:val="00D41383"/>
    <w:rsid w:val="00D4200A"/>
    <w:rsid w:val="00D42BB1"/>
    <w:rsid w:val="00D476CE"/>
    <w:rsid w:val="00D507A9"/>
    <w:rsid w:val="00D60A5B"/>
    <w:rsid w:val="00D705C8"/>
    <w:rsid w:val="00D7415B"/>
    <w:rsid w:val="00D804E7"/>
    <w:rsid w:val="00D8163E"/>
    <w:rsid w:val="00D93AF5"/>
    <w:rsid w:val="00D95BB0"/>
    <w:rsid w:val="00D95BCB"/>
    <w:rsid w:val="00DA3DD8"/>
    <w:rsid w:val="00DA7FF6"/>
    <w:rsid w:val="00DC6321"/>
    <w:rsid w:val="00DD5296"/>
    <w:rsid w:val="00DD638E"/>
    <w:rsid w:val="00DE1C5F"/>
    <w:rsid w:val="00DE7F3E"/>
    <w:rsid w:val="00DF1C2A"/>
    <w:rsid w:val="00DF1FF1"/>
    <w:rsid w:val="00DF2D31"/>
    <w:rsid w:val="00DF2FC2"/>
    <w:rsid w:val="00DF4AD4"/>
    <w:rsid w:val="00E01F51"/>
    <w:rsid w:val="00E07165"/>
    <w:rsid w:val="00E10B8B"/>
    <w:rsid w:val="00E16AEB"/>
    <w:rsid w:val="00E17CBC"/>
    <w:rsid w:val="00E17F8A"/>
    <w:rsid w:val="00E26A57"/>
    <w:rsid w:val="00E3386C"/>
    <w:rsid w:val="00E37FAF"/>
    <w:rsid w:val="00E40D3C"/>
    <w:rsid w:val="00E4130E"/>
    <w:rsid w:val="00E55353"/>
    <w:rsid w:val="00E61E7B"/>
    <w:rsid w:val="00E6552A"/>
    <w:rsid w:val="00E6714A"/>
    <w:rsid w:val="00E73E76"/>
    <w:rsid w:val="00E8521B"/>
    <w:rsid w:val="00EA1BF8"/>
    <w:rsid w:val="00EA354F"/>
    <w:rsid w:val="00EA592E"/>
    <w:rsid w:val="00EA667F"/>
    <w:rsid w:val="00EA70FF"/>
    <w:rsid w:val="00EB0E73"/>
    <w:rsid w:val="00EB7FBB"/>
    <w:rsid w:val="00EC6637"/>
    <w:rsid w:val="00EC7847"/>
    <w:rsid w:val="00ED2155"/>
    <w:rsid w:val="00ED3921"/>
    <w:rsid w:val="00ED4704"/>
    <w:rsid w:val="00ED754E"/>
    <w:rsid w:val="00EF22F0"/>
    <w:rsid w:val="00EF32D1"/>
    <w:rsid w:val="00EF5048"/>
    <w:rsid w:val="00EF5AF9"/>
    <w:rsid w:val="00EF6801"/>
    <w:rsid w:val="00F03F88"/>
    <w:rsid w:val="00F212FD"/>
    <w:rsid w:val="00F24B94"/>
    <w:rsid w:val="00F2559D"/>
    <w:rsid w:val="00F33043"/>
    <w:rsid w:val="00F35C63"/>
    <w:rsid w:val="00F432BC"/>
    <w:rsid w:val="00F67B55"/>
    <w:rsid w:val="00F778B5"/>
    <w:rsid w:val="00F817CD"/>
    <w:rsid w:val="00FA1E6D"/>
    <w:rsid w:val="00FA2ED4"/>
    <w:rsid w:val="00FB2E50"/>
    <w:rsid w:val="00FD1861"/>
    <w:rsid w:val="00FD434E"/>
    <w:rsid w:val="00FD4A23"/>
    <w:rsid w:val="00FF31C2"/>
    <w:rsid w:val="00FF624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E03F88"/>
  <w15:chartTrackingRefBased/>
  <w15:docId w15:val="{EAC94D6D-A357-4168-893B-44235A30F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186"/>
    <w:rPr>
      <w:lang w:val="en-CA"/>
    </w:rPr>
  </w:style>
  <w:style w:type="paragraph" w:styleId="Heading1">
    <w:name w:val="heading 1"/>
    <w:basedOn w:val="Normal"/>
    <w:next w:val="Normal"/>
    <w:link w:val="Heading1Char"/>
    <w:uiPriority w:val="9"/>
    <w:qFormat/>
    <w:rsid w:val="00AF04F1"/>
    <w:pPr>
      <w:keepNext/>
      <w:spacing w:line="360" w:lineRule="auto"/>
      <w:jc w:val="both"/>
      <w:outlineLvl w:val="0"/>
    </w:pPr>
    <w:rPr>
      <w:rFonts w:ascii="Times New Roman" w:hAnsi="Times New Roman" w:cs="Times New Roman"/>
      <w:sz w:val="20"/>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D754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D754E"/>
    <w:rPr>
      <w:rFonts w:ascii="Calibri" w:hAnsi="Calibri" w:cs="Calibri"/>
      <w:noProof/>
      <w:lang w:val="en-US"/>
    </w:rPr>
  </w:style>
  <w:style w:type="paragraph" w:customStyle="1" w:styleId="EndNoteBibliography">
    <w:name w:val="EndNote Bibliography"/>
    <w:basedOn w:val="Normal"/>
    <w:link w:val="EndNoteBibliographyChar"/>
    <w:rsid w:val="00ED754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D754E"/>
    <w:rPr>
      <w:rFonts w:ascii="Calibri" w:hAnsi="Calibri" w:cs="Calibri"/>
      <w:noProof/>
      <w:lang w:val="en-US"/>
    </w:rPr>
  </w:style>
  <w:style w:type="paragraph" w:styleId="Header">
    <w:name w:val="header"/>
    <w:basedOn w:val="Normal"/>
    <w:link w:val="HeaderChar"/>
    <w:uiPriority w:val="99"/>
    <w:unhideWhenUsed/>
    <w:rsid w:val="00CD35C0"/>
    <w:pPr>
      <w:tabs>
        <w:tab w:val="center" w:pos="4703"/>
        <w:tab w:val="right" w:pos="9406"/>
      </w:tabs>
      <w:spacing w:after="0" w:line="240" w:lineRule="auto"/>
    </w:pPr>
  </w:style>
  <w:style w:type="character" w:customStyle="1" w:styleId="HeaderChar">
    <w:name w:val="Header Char"/>
    <w:basedOn w:val="DefaultParagraphFont"/>
    <w:link w:val="Header"/>
    <w:uiPriority w:val="99"/>
    <w:rsid w:val="00CD35C0"/>
    <w:rPr>
      <w:lang w:val="en-CA"/>
    </w:rPr>
  </w:style>
  <w:style w:type="paragraph" w:styleId="Footer">
    <w:name w:val="footer"/>
    <w:basedOn w:val="Normal"/>
    <w:link w:val="FooterChar"/>
    <w:uiPriority w:val="99"/>
    <w:unhideWhenUsed/>
    <w:rsid w:val="00CD35C0"/>
    <w:pPr>
      <w:tabs>
        <w:tab w:val="center" w:pos="4703"/>
        <w:tab w:val="right" w:pos="9406"/>
      </w:tabs>
      <w:spacing w:after="0" w:line="240" w:lineRule="auto"/>
    </w:pPr>
  </w:style>
  <w:style w:type="character" w:customStyle="1" w:styleId="FooterChar">
    <w:name w:val="Footer Char"/>
    <w:basedOn w:val="DefaultParagraphFont"/>
    <w:link w:val="Footer"/>
    <w:uiPriority w:val="99"/>
    <w:rsid w:val="00CD35C0"/>
    <w:rPr>
      <w:lang w:val="en-CA"/>
    </w:rPr>
  </w:style>
  <w:style w:type="character" w:styleId="CommentReference">
    <w:name w:val="annotation reference"/>
    <w:basedOn w:val="DefaultParagraphFont"/>
    <w:uiPriority w:val="99"/>
    <w:semiHidden/>
    <w:unhideWhenUsed/>
    <w:rsid w:val="005A1013"/>
    <w:rPr>
      <w:sz w:val="16"/>
      <w:szCs w:val="16"/>
    </w:rPr>
  </w:style>
  <w:style w:type="paragraph" w:styleId="CommentText">
    <w:name w:val="annotation text"/>
    <w:basedOn w:val="Normal"/>
    <w:link w:val="CommentTextChar"/>
    <w:uiPriority w:val="99"/>
    <w:semiHidden/>
    <w:unhideWhenUsed/>
    <w:rsid w:val="005A1013"/>
    <w:pPr>
      <w:spacing w:line="240" w:lineRule="auto"/>
    </w:pPr>
    <w:rPr>
      <w:sz w:val="20"/>
      <w:szCs w:val="20"/>
    </w:rPr>
  </w:style>
  <w:style w:type="character" w:customStyle="1" w:styleId="CommentTextChar">
    <w:name w:val="Comment Text Char"/>
    <w:basedOn w:val="DefaultParagraphFont"/>
    <w:link w:val="CommentText"/>
    <w:uiPriority w:val="99"/>
    <w:semiHidden/>
    <w:rsid w:val="005A1013"/>
    <w:rPr>
      <w:sz w:val="20"/>
      <w:szCs w:val="20"/>
      <w:lang w:val="en-CA"/>
    </w:rPr>
  </w:style>
  <w:style w:type="paragraph" w:styleId="CommentSubject">
    <w:name w:val="annotation subject"/>
    <w:basedOn w:val="CommentText"/>
    <w:next w:val="CommentText"/>
    <w:link w:val="CommentSubjectChar"/>
    <w:uiPriority w:val="99"/>
    <w:semiHidden/>
    <w:unhideWhenUsed/>
    <w:rsid w:val="005A1013"/>
    <w:rPr>
      <w:b/>
      <w:bCs/>
    </w:rPr>
  </w:style>
  <w:style w:type="character" w:customStyle="1" w:styleId="CommentSubjectChar">
    <w:name w:val="Comment Subject Char"/>
    <w:basedOn w:val="CommentTextChar"/>
    <w:link w:val="CommentSubject"/>
    <w:uiPriority w:val="99"/>
    <w:semiHidden/>
    <w:rsid w:val="005A1013"/>
    <w:rPr>
      <w:b/>
      <w:bCs/>
      <w:sz w:val="20"/>
      <w:szCs w:val="20"/>
      <w:lang w:val="en-CA"/>
    </w:rPr>
  </w:style>
  <w:style w:type="paragraph" w:styleId="Revision">
    <w:name w:val="Revision"/>
    <w:hidden/>
    <w:uiPriority w:val="99"/>
    <w:semiHidden/>
    <w:rsid w:val="005A1013"/>
    <w:pPr>
      <w:spacing w:after="0" w:line="240" w:lineRule="auto"/>
    </w:pPr>
    <w:rPr>
      <w:lang w:val="en-CA"/>
    </w:rPr>
  </w:style>
  <w:style w:type="paragraph" w:styleId="BalloonText">
    <w:name w:val="Balloon Text"/>
    <w:basedOn w:val="Normal"/>
    <w:link w:val="BalloonTextChar"/>
    <w:uiPriority w:val="99"/>
    <w:semiHidden/>
    <w:unhideWhenUsed/>
    <w:rsid w:val="005A101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1013"/>
    <w:rPr>
      <w:rFonts w:ascii="Times New Roman" w:hAnsi="Times New Roman" w:cs="Times New Roman"/>
      <w:sz w:val="18"/>
      <w:szCs w:val="18"/>
      <w:lang w:val="en-CA"/>
    </w:rPr>
  </w:style>
  <w:style w:type="character" w:styleId="Hyperlink">
    <w:name w:val="Hyperlink"/>
    <w:basedOn w:val="DefaultParagraphFont"/>
    <w:uiPriority w:val="99"/>
    <w:unhideWhenUsed/>
    <w:rsid w:val="005A1013"/>
    <w:rPr>
      <w:color w:val="0000FF"/>
      <w:u w:val="single"/>
    </w:rPr>
  </w:style>
  <w:style w:type="paragraph" w:customStyle="1" w:styleId="Default">
    <w:name w:val="Default"/>
    <w:rsid w:val="00516420"/>
    <w:pPr>
      <w:autoSpaceDE w:val="0"/>
      <w:autoSpaceDN w:val="0"/>
      <w:adjustRightInd w:val="0"/>
      <w:spacing w:after="0" w:line="240" w:lineRule="auto"/>
    </w:pPr>
    <w:rPr>
      <w:rFonts w:ascii="Arial" w:hAnsi="Arial" w:cs="Arial"/>
      <w:color w:val="000000"/>
      <w:sz w:val="24"/>
      <w:szCs w:val="24"/>
      <w:lang w:val="en-CA"/>
    </w:rPr>
  </w:style>
  <w:style w:type="paragraph" w:styleId="BodyText">
    <w:name w:val="Body Text"/>
    <w:basedOn w:val="Normal"/>
    <w:link w:val="BodyTextChar"/>
    <w:uiPriority w:val="99"/>
    <w:semiHidden/>
    <w:unhideWhenUsed/>
    <w:rsid w:val="007F6C2F"/>
    <w:pPr>
      <w:spacing w:after="120"/>
    </w:pPr>
  </w:style>
  <w:style w:type="character" w:customStyle="1" w:styleId="BodyTextChar">
    <w:name w:val="Body Text Char"/>
    <w:basedOn w:val="DefaultParagraphFont"/>
    <w:link w:val="BodyText"/>
    <w:uiPriority w:val="99"/>
    <w:semiHidden/>
    <w:rsid w:val="007F6C2F"/>
    <w:rPr>
      <w:lang w:val="en-CA"/>
    </w:rPr>
  </w:style>
  <w:style w:type="paragraph" w:styleId="ListParagraph">
    <w:name w:val="List Paragraph"/>
    <w:basedOn w:val="Normal"/>
    <w:uiPriority w:val="34"/>
    <w:qFormat/>
    <w:rsid w:val="00F03F88"/>
    <w:pPr>
      <w:ind w:left="720"/>
      <w:contextualSpacing/>
    </w:pPr>
  </w:style>
  <w:style w:type="paragraph" w:customStyle="1" w:styleId="TableParagraph">
    <w:name w:val="Table Paragraph"/>
    <w:basedOn w:val="Normal"/>
    <w:uiPriority w:val="1"/>
    <w:qFormat/>
    <w:rsid w:val="00800F62"/>
    <w:pPr>
      <w:widowControl w:val="0"/>
      <w:autoSpaceDE w:val="0"/>
      <w:autoSpaceDN w:val="0"/>
      <w:spacing w:after="0" w:line="240" w:lineRule="auto"/>
    </w:pPr>
    <w:rPr>
      <w:rFonts w:ascii="Arial" w:eastAsia="Arial" w:hAnsi="Arial" w:cs="Arial"/>
      <w:lang w:val="es-ES" w:eastAsia="es-ES" w:bidi="es-ES"/>
    </w:rPr>
  </w:style>
  <w:style w:type="paragraph" w:styleId="BodyTextIndent">
    <w:name w:val="Body Text Indent"/>
    <w:basedOn w:val="Normal"/>
    <w:link w:val="BodyTextIndentChar"/>
    <w:uiPriority w:val="99"/>
    <w:unhideWhenUsed/>
    <w:rsid w:val="00C32B74"/>
    <w:pPr>
      <w:spacing w:after="0" w:line="360" w:lineRule="auto"/>
      <w:ind w:firstLine="709"/>
      <w:jc w:val="both"/>
    </w:pPr>
    <w:rPr>
      <w:rFonts w:ascii="Times New Roman" w:hAnsi="Times New Roman" w:cs="Times New Roman"/>
    </w:rPr>
  </w:style>
  <w:style w:type="character" w:customStyle="1" w:styleId="BodyTextIndentChar">
    <w:name w:val="Body Text Indent Char"/>
    <w:basedOn w:val="DefaultParagraphFont"/>
    <w:link w:val="BodyTextIndent"/>
    <w:uiPriority w:val="99"/>
    <w:rsid w:val="00C32B74"/>
    <w:rPr>
      <w:rFonts w:ascii="Times New Roman" w:hAnsi="Times New Roman" w:cs="Times New Roman"/>
      <w:lang w:val="en-CA"/>
    </w:rPr>
  </w:style>
  <w:style w:type="paragraph" w:styleId="BodyTextIndent2">
    <w:name w:val="Body Text Indent 2"/>
    <w:basedOn w:val="Normal"/>
    <w:link w:val="BodyTextIndent2Char"/>
    <w:uiPriority w:val="99"/>
    <w:unhideWhenUsed/>
    <w:rsid w:val="00AF04F1"/>
    <w:pPr>
      <w:spacing w:line="360" w:lineRule="auto"/>
      <w:ind w:firstLine="709"/>
      <w:jc w:val="both"/>
    </w:pPr>
    <w:rPr>
      <w:rFonts w:ascii="Times New Roman" w:hAnsi="Times New Roman" w:cs="Times New Roman"/>
      <w:sz w:val="20"/>
      <w:szCs w:val="20"/>
    </w:rPr>
  </w:style>
  <w:style w:type="character" w:customStyle="1" w:styleId="BodyTextIndent2Char">
    <w:name w:val="Body Text Indent 2 Char"/>
    <w:basedOn w:val="DefaultParagraphFont"/>
    <w:link w:val="BodyTextIndent2"/>
    <w:uiPriority w:val="99"/>
    <w:rsid w:val="00AF04F1"/>
    <w:rPr>
      <w:rFonts w:ascii="Times New Roman" w:hAnsi="Times New Roman" w:cs="Times New Roman"/>
      <w:sz w:val="20"/>
      <w:szCs w:val="20"/>
      <w:lang w:val="en-CA"/>
    </w:rPr>
  </w:style>
  <w:style w:type="character" w:customStyle="1" w:styleId="Heading1Char">
    <w:name w:val="Heading 1 Char"/>
    <w:basedOn w:val="DefaultParagraphFont"/>
    <w:link w:val="Heading1"/>
    <w:uiPriority w:val="9"/>
    <w:rsid w:val="00AF04F1"/>
    <w:rPr>
      <w:rFonts w:ascii="Times New Roman" w:hAnsi="Times New Roman" w:cs="Times New Roman"/>
      <w:sz w:val="20"/>
      <w:szCs w:val="20"/>
      <w:u w:val="single"/>
      <w:lang w:val="en-CA"/>
    </w:rPr>
  </w:style>
  <w:style w:type="paragraph" w:styleId="BodyText2">
    <w:name w:val="Body Text 2"/>
    <w:basedOn w:val="Normal"/>
    <w:link w:val="BodyText2Char"/>
    <w:uiPriority w:val="99"/>
    <w:semiHidden/>
    <w:unhideWhenUsed/>
    <w:rsid w:val="00E6714A"/>
    <w:pPr>
      <w:spacing w:after="120" w:line="480" w:lineRule="auto"/>
    </w:pPr>
  </w:style>
  <w:style w:type="character" w:customStyle="1" w:styleId="BodyText2Char">
    <w:name w:val="Body Text 2 Char"/>
    <w:basedOn w:val="DefaultParagraphFont"/>
    <w:link w:val="BodyText2"/>
    <w:uiPriority w:val="99"/>
    <w:semiHidden/>
    <w:rsid w:val="00E6714A"/>
    <w:rPr>
      <w:lang w:val="en-CA"/>
    </w:rPr>
  </w:style>
  <w:style w:type="character" w:styleId="UnresolvedMention">
    <w:name w:val="Unresolved Mention"/>
    <w:basedOn w:val="DefaultParagraphFont"/>
    <w:uiPriority w:val="99"/>
    <w:semiHidden/>
    <w:unhideWhenUsed/>
    <w:rsid w:val="00B37E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24922">
      <w:bodyDiv w:val="1"/>
      <w:marLeft w:val="0"/>
      <w:marRight w:val="0"/>
      <w:marTop w:val="0"/>
      <w:marBottom w:val="0"/>
      <w:divBdr>
        <w:top w:val="none" w:sz="0" w:space="0" w:color="auto"/>
        <w:left w:val="none" w:sz="0" w:space="0" w:color="auto"/>
        <w:bottom w:val="none" w:sz="0" w:space="0" w:color="auto"/>
        <w:right w:val="none" w:sz="0" w:space="0" w:color="auto"/>
      </w:divBdr>
    </w:div>
    <w:div w:id="171455241">
      <w:bodyDiv w:val="1"/>
      <w:marLeft w:val="0"/>
      <w:marRight w:val="0"/>
      <w:marTop w:val="0"/>
      <w:marBottom w:val="0"/>
      <w:divBdr>
        <w:top w:val="none" w:sz="0" w:space="0" w:color="auto"/>
        <w:left w:val="none" w:sz="0" w:space="0" w:color="auto"/>
        <w:bottom w:val="none" w:sz="0" w:space="0" w:color="auto"/>
        <w:right w:val="none" w:sz="0" w:space="0" w:color="auto"/>
      </w:divBdr>
    </w:div>
    <w:div w:id="227113366">
      <w:bodyDiv w:val="1"/>
      <w:marLeft w:val="0"/>
      <w:marRight w:val="0"/>
      <w:marTop w:val="0"/>
      <w:marBottom w:val="0"/>
      <w:divBdr>
        <w:top w:val="none" w:sz="0" w:space="0" w:color="auto"/>
        <w:left w:val="none" w:sz="0" w:space="0" w:color="auto"/>
        <w:bottom w:val="none" w:sz="0" w:space="0" w:color="auto"/>
        <w:right w:val="none" w:sz="0" w:space="0" w:color="auto"/>
      </w:divBdr>
    </w:div>
    <w:div w:id="405961790">
      <w:bodyDiv w:val="1"/>
      <w:marLeft w:val="0"/>
      <w:marRight w:val="0"/>
      <w:marTop w:val="0"/>
      <w:marBottom w:val="0"/>
      <w:divBdr>
        <w:top w:val="none" w:sz="0" w:space="0" w:color="auto"/>
        <w:left w:val="none" w:sz="0" w:space="0" w:color="auto"/>
        <w:bottom w:val="none" w:sz="0" w:space="0" w:color="auto"/>
        <w:right w:val="none" w:sz="0" w:space="0" w:color="auto"/>
      </w:divBdr>
    </w:div>
    <w:div w:id="467279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307/2266088" TargetMode="External"/><Relationship Id="rId13" Type="http://schemas.openxmlformats.org/officeDocument/2006/relationships/hyperlink" Target="https://doi.org/10.1890/0012-9658(1997)078%5b1646:Dfpgai%5d2.0.Co;2" TargetMode="External"/><Relationship Id="rId18" Type="http://schemas.openxmlformats.org/officeDocument/2006/relationships/hyperlink" Target="https://doi.org/10.3136/nskkk1962.36.9_739" TargetMode="External"/><Relationship Id="rId26" Type="http://schemas.openxmlformats.org/officeDocument/2006/relationships/hyperlink" Target="https://doi.org/10.1074/jbc.M102637200" TargetMode="External"/><Relationship Id="rId3" Type="http://schemas.openxmlformats.org/officeDocument/2006/relationships/styles" Target="styles.xml"/><Relationship Id="rId21" Type="http://schemas.openxmlformats.org/officeDocument/2006/relationships/hyperlink" Target="https://doi.org/10.1105/tpc.006544" TargetMode="External"/><Relationship Id="rId7" Type="http://schemas.openxmlformats.org/officeDocument/2006/relationships/endnotes" Target="endnotes.xml"/><Relationship Id="rId12" Type="http://schemas.openxmlformats.org/officeDocument/2006/relationships/hyperlink" Target="https://doi.org/10.1111/j.1365-2745.2004.00843.x" TargetMode="External"/><Relationship Id="rId17" Type="http://schemas.openxmlformats.org/officeDocument/2006/relationships/hyperlink" Target="https://doi.org/10.1086/426714" TargetMode="External"/><Relationship Id="rId25" Type="http://schemas.openxmlformats.org/officeDocument/2006/relationships/hyperlink" Target="https://doi.org/10.1105/tpc.13.1.101" TargetMode="External"/><Relationship Id="rId2" Type="http://schemas.openxmlformats.org/officeDocument/2006/relationships/numbering" Target="numbering.xml"/><Relationship Id="rId16" Type="http://schemas.openxmlformats.org/officeDocument/2006/relationships/hyperlink" Target="https://doi.org/10.2307/2444019" TargetMode="External"/><Relationship Id="rId20" Type="http://schemas.openxmlformats.org/officeDocument/2006/relationships/hyperlink" Target="https://doi.org/10.1046/j.1420-9101.2002.00399.x" TargetMode="External"/><Relationship Id="rId29" Type="http://schemas.openxmlformats.org/officeDocument/2006/relationships/hyperlink" Target="https://doi.org/10.7554/eLife.436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doi:10.1890/0012-9658(2003)084%5b1733:TROHIT%5d2.0.CO;2" TargetMode="External"/><Relationship Id="rId24" Type="http://schemas.openxmlformats.org/officeDocument/2006/relationships/hyperlink" Target="https://doi.org/10.1104/pp.127.1.10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0014-3820.2006.tb01197.x" TargetMode="External"/><Relationship Id="rId23" Type="http://schemas.openxmlformats.org/officeDocument/2006/relationships/hyperlink" Target="https://doi.org/10.1007/s004250100659" TargetMode="External"/><Relationship Id="rId28" Type="http://schemas.openxmlformats.org/officeDocument/2006/relationships/hyperlink" Target="https://doi.org/10.1105/tpc.15.00127" TargetMode="External"/><Relationship Id="rId10" Type="http://schemas.openxmlformats.org/officeDocument/2006/relationships/hyperlink" Target="https://doi.org/10.2307/2410871" TargetMode="External"/><Relationship Id="rId19" Type="http://schemas.openxmlformats.org/officeDocument/2006/relationships/hyperlink" Target="https://doi.org/10.1073/pnas.1421416112"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26/science.aav6962" TargetMode="External"/><Relationship Id="rId14" Type="http://schemas.openxmlformats.org/officeDocument/2006/relationships/hyperlink" Target="https://doi.org/10.1007/bf01507462" TargetMode="External"/><Relationship Id="rId22" Type="http://schemas.openxmlformats.org/officeDocument/2006/relationships/hyperlink" Target="https://doi.org/10.1105/tpc.4.11.1413" TargetMode="External"/><Relationship Id="rId27" Type="http://schemas.openxmlformats.org/officeDocument/2006/relationships/hyperlink" Target="https://doi.org/10.1105/tpc.13.2.351" TargetMode="External"/><Relationship Id="rId3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5FB6D-3010-4DFA-9F17-D6D2B7B44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028</Words>
  <Characters>400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Université de Neuchâtel</Company>
  <LinksUpToDate>false</LinksUpToDate>
  <CharactersWithSpaces>4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KHTIARI Mojtaba</dc:creator>
  <cp:keywords/>
  <dc:description/>
  <cp:lastModifiedBy>Mojtaba (Moe) Bakhtiari</cp:lastModifiedBy>
  <cp:revision>4</cp:revision>
  <dcterms:created xsi:type="dcterms:W3CDTF">2024-12-11T12:34:00Z</dcterms:created>
  <dcterms:modified xsi:type="dcterms:W3CDTF">2024-12-11T12:48:00Z</dcterms:modified>
</cp:coreProperties>
</file>